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FD35C" w14:textId="77777777" w:rsidR="002161C5" w:rsidRPr="00C86964" w:rsidRDefault="00DD50E8" w:rsidP="002161C5">
      <w:pPr>
        <w:jc w:val="center"/>
        <w:rPr>
          <w:rFonts w:ascii="Times New Roman" w:hAnsi="Times New Roman" w:cs="Times New Roman"/>
          <w:b/>
          <w:sz w:val="28"/>
          <w:szCs w:val="28"/>
        </w:rPr>
      </w:pPr>
      <w:r w:rsidRPr="00C86964">
        <w:rPr>
          <w:rFonts w:ascii="Times New Roman" w:hAnsi="Times New Roman" w:cs="Times New Roman"/>
          <w:b/>
          <w:sz w:val="28"/>
          <w:szCs w:val="28"/>
        </w:rPr>
        <w:t>CANCER THERAPEUTIC TARGETS: AN OVERVIEW OF DIFFERENT TYPES OF PROTEASES</w:t>
      </w:r>
    </w:p>
    <w:p w14:paraId="776C2C83" w14:textId="67B22278" w:rsidR="002161C5" w:rsidRPr="00C86964" w:rsidRDefault="00956098" w:rsidP="002161C5">
      <w:pPr>
        <w:jc w:val="center"/>
        <w:rPr>
          <w:rFonts w:ascii="Times New Roman" w:hAnsi="Times New Roman" w:cs="Times New Roman"/>
          <w:b/>
          <w:sz w:val="24"/>
          <w:szCs w:val="24"/>
        </w:rPr>
      </w:pPr>
      <w:r w:rsidRPr="00C86964">
        <w:rPr>
          <w:rFonts w:ascii="Times New Roman" w:hAnsi="Times New Roman" w:cs="Times New Roman"/>
          <w:b/>
          <w:sz w:val="24"/>
          <w:szCs w:val="24"/>
        </w:rPr>
        <w:t>Govindaraju Archunan</w:t>
      </w:r>
      <w:r w:rsidR="003C21D5" w:rsidRPr="00C86964">
        <w:rPr>
          <w:rFonts w:ascii="Times New Roman" w:hAnsi="Times New Roman" w:cs="Times New Roman"/>
          <w:b/>
          <w:sz w:val="24"/>
          <w:szCs w:val="24"/>
          <w:vertAlign w:val="superscript"/>
        </w:rPr>
        <w:t>1</w:t>
      </w:r>
      <w:r w:rsidR="003C21D5">
        <w:rPr>
          <w:rFonts w:ascii="Times New Roman" w:hAnsi="Times New Roman" w:cs="Times New Roman"/>
          <w:b/>
          <w:sz w:val="24"/>
          <w:szCs w:val="24"/>
        </w:rPr>
        <w:t xml:space="preserve"> and </w:t>
      </w:r>
      <w:r w:rsidR="00DD50E8" w:rsidRPr="00C86964">
        <w:rPr>
          <w:rFonts w:ascii="Times New Roman" w:hAnsi="Times New Roman" w:cs="Times New Roman"/>
          <w:b/>
          <w:sz w:val="24"/>
          <w:szCs w:val="24"/>
        </w:rPr>
        <w:t>R</w:t>
      </w:r>
      <w:r w:rsidR="002161C5" w:rsidRPr="00C86964">
        <w:rPr>
          <w:rFonts w:ascii="Times New Roman" w:hAnsi="Times New Roman" w:cs="Times New Roman"/>
          <w:b/>
          <w:sz w:val="24"/>
          <w:szCs w:val="24"/>
        </w:rPr>
        <w:t>enganathan Senthil</w:t>
      </w:r>
      <w:r w:rsidR="005E3732">
        <w:rPr>
          <w:rFonts w:ascii="Times New Roman" w:hAnsi="Times New Roman" w:cs="Times New Roman"/>
          <w:b/>
          <w:sz w:val="24"/>
          <w:szCs w:val="24"/>
          <w:vertAlign w:val="superscript"/>
        </w:rPr>
        <w:t>2</w:t>
      </w:r>
      <w:r w:rsidR="00DD50E8" w:rsidRPr="00C86964">
        <w:rPr>
          <w:rFonts w:ascii="Times New Roman" w:hAnsi="Times New Roman" w:cs="Times New Roman"/>
          <w:b/>
          <w:sz w:val="24"/>
          <w:szCs w:val="24"/>
        </w:rPr>
        <w:t>*</w:t>
      </w:r>
    </w:p>
    <w:p w14:paraId="5CF5C372" w14:textId="77777777" w:rsidR="00956098" w:rsidRPr="00C86964" w:rsidRDefault="00956098" w:rsidP="0012047D">
      <w:pPr>
        <w:spacing w:after="0" w:line="240" w:lineRule="auto"/>
        <w:jc w:val="both"/>
        <w:rPr>
          <w:rFonts w:ascii="Times New Roman" w:hAnsi="Times New Roman" w:cs="Times New Roman"/>
          <w:sz w:val="24"/>
          <w:szCs w:val="24"/>
        </w:rPr>
      </w:pPr>
    </w:p>
    <w:p w14:paraId="515A9D6A" w14:textId="77777777" w:rsidR="00956098" w:rsidRPr="00C86964" w:rsidRDefault="00956098" w:rsidP="0012047D">
      <w:pPr>
        <w:spacing w:after="0" w:line="240" w:lineRule="auto"/>
        <w:jc w:val="both"/>
        <w:rPr>
          <w:rFonts w:ascii="Times New Roman" w:hAnsi="Times New Roman" w:cs="Times New Roman"/>
          <w:sz w:val="24"/>
          <w:szCs w:val="24"/>
        </w:rPr>
      </w:pPr>
    </w:p>
    <w:p w14:paraId="40791BF6" w14:textId="4044637D" w:rsidR="002161C5" w:rsidRDefault="0071608B" w:rsidP="0012047D">
      <w:pPr>
        <w:spacing w:after="0" w:line="240" w:lineRule="auto"/>
        <w:jc w:val="both"/>
        <w:rPr>
          <w:rFonts w:ascii="Times New Roman" w:hAnsi="Times New Roman" w:cs="Times New Roman"/>
          <w:sz w:val="24"/>
          <w:szCs w:val="24"/>
        </w:rPr>
      </w:pPr>
      <w:r w:rsidRPr="00C86964">
        <w:rPr>
          <w:rFonts w:ascii="Times New Roman" w:hAnsi="Times New Roman" w:cs="Times New Roman"/>
          <w:sz w:val="24"/>
          <w:szCs w:val="24"/>
          <w:vertAlign w:val="superscript"/>
        </w:rPr>
        <w:t>1</w:t>
      </w:r>
      <w:r w:rsidR="0012047D" w:rsidRPr="00C86964">
        <w:rPr>
          <w:rFonts w:ascii="Times New Roman" w:hAnsi="Times New Roman" w:cs="Times New Roman"/>
          <w:sz w:val="24"/>
          <w:szCs w:val="24"/>
        </w:rPr>
        <w:t>Maru</w:t>
      </w:r>
      <w:r w:rsidR="005A1A55" w:rsidRPr="00C86964">
        <w:rPr>
          <w:rFonts w:ascii="Times New Roman" w:hAnsi="Times New Roman" w:cs="Times New Roman"/>
          <w:sz w:val="24"/>
          <w:szCs w:val="24"/>
        </w:rPr>
        <w:t>th</w:t>
      </w:r>
      <w:r w:rsidR="0012047D" w:rsidRPr="00C86964">
        <w:rPr>
          <w:rFonts w:ascii="Times New Roman" w:hAnsi="Times New Roman" w:cs="Times New Roman"/>
          <w:sz w:val="24"/>
          <w:szCs w:val="24"/>
        </w:rPr>
        <w:t>upandiyar College (Affiliated to Bharathidasan University), Thanjavur – 613403, Tamilnadu, India</w:t>
      </w:r>
    </w:p>
    <w:p w14:paraId="0D4D3A0A" w14:textId="6143C891" w:rsidR="00956098" w:rsidRPr="00C86964" w:rsidRDefault="005E3732" w:rsidP="0012047D">
      <w:pPr>
        <w:spacing w:after="0" w:line="240" w:lineRule="auto"/>
        <w:jc w:val="both"/>
        <w:rPr>
          <w:rFonts w:ascii="Times New Roman" w:hAnsi="Times New Roman" w:cs="Times New Roman"/>
          <w:sz w:val="24"/>
          <w:szCs w:val="24"/>
        </w:rPr>
      </w:pPr>
      <w:r w:rsidRPr="005E3732">
        <w:rPr>
          <w:rFonts w:ascii="Times New Roman" w:hAnsi="Times New Roman" w:cs="Times New Roman"/>
          <w:sz w:val="24"/>
          <w:szCs w:val="24"/>
          <w:vertAlign w:val="superscript"/>
        </w:rPr>
        <w:t>2</w:t>
      </w:r>
      <w:r w:rsidR="00956098" w:rsidRPr="00C86964">
        <w:rPr>
          <w:rFonts w:ascii="Times New Roman" w:hAnsi="Times New Roman" w:cs="Times New Roman"/>
          <w:sz w:val="24"/>
          <w:szCs w:val="24"/>
        </w:rPr>
        <w:t>Vels Institute of Science Technology and Advanced Studies, Pallavaram, Chennai, Tamilnadu, India</w:t>
      </w:r>
    </w:p>
    <w:p w14:paraId="01328649" w14:textId="77777777" w:rsidR="0012047D" w:rsidRPr="00C86964" w:rsidRDefault="0012047D" w:rsidP="0012047D">
      <w:pPr>
        <w:spacing w:after="0" w:line="240" w:lineRule="auto"/>
        <w:rPr>
          <w:rFonts w:ascii="Times New Roman" w:hAnsi="Times New Roman" w:cs="Times New Roman"/>
          <w:sz w:val="24"/>
          <w:szCs w:val="24"/>
        </w:rPr>
      </w:pPr>
    </w:p>
    <w:p w14:paraId="0A5650CD" w14:textId="1912548D" w:rsidR="0012047D" w:rsidRDefault="0012047D" w:rsidP="008B3D8A">
      <w:pPr>
        <w:spacing w:after="0"/>
        <w:jc w:val="both"/>
        <w:rPr>
          <w:rFonts w:ascii="Times New Roman" w:hAnsi="Times New Roman" w:cs="Times New Roman"/>
          <w:sz w:val="24"/>
          <w:szCs w:val="24"/>
        </w:rPr>
      </w:pPr>
      <w:r w:rsidRPr="00C86964">
        <w:rPr>
          <w:rFonts w:ascii="Times New Roman" w:hAnsi="Times New Roman" w:cs="Times New Roman"/>
          <w:sz w:val="24"/>
          <w:szCs w:val="24"/>
        </w:rPr>
        <w:t xml:space="preserve">*Correspondence: Dr. </w:t>
      </w:r>
      <w:r w:rsidR="00DD50E8" w:rsidRPr="00C86964">
        <w:rPr>
          <w:rFonts w:ascii="Times New Roman" w:hAnsi="Times New Roman" w:cs="Times New Roman"/>
          <w:sz w:val="24"/>
          <w:szCs w:val="24"/>
        </w:rPr>
        <w:t>Renganathan Senthil</w:t>
      </w:r>
      <w:r w:rsidR="00B6508D">
        <w:rPr>
          <w:rFonts w:ascii="Times New Roman" w:hAnsi="Times New Roman" w:cs="Times New Roman"/>
          <w:sz w:val="24"/>
          <w:szCs w:val="24"/>
        </w:rPr>
        <w:t xml:space="preserve"> - </w:t>
      </w:r>
      <w:r w:rsidR="008B3D8A" w:rsidRPr="008B3D8A">
        <w:rPr>
          <w:rFonts w:ascii="Times New Roman" w:hAnsi="Times New Roman" w:cs="Times New Roman"/>
          <w:sz w:val="24"/>
          <w:szCs w:val="24"/>
        </w:rPr>
        <w:t>renganathansenthil@gmail.com</w:t>
      </w:r>
      <w:r w:rsidR="008B3D8A">
        <w:rPr>
          <w:rStyle w:val="Hyperlink"/>
          <w:rFonts w:ascii="Times New Roman" w:hAnsi="Times New Roman" w:cs="Times New Roman"/>
          <w:sz w:val="24"/>
          <w:szCs w:val="24"/>
        </w:rPr>
        <w:t>; rsenthil.sls@velsuniv.ac.in</w:t>
      </w:r>
    </w:p>
    <w:p w14:paraId="44EA039D" w14:textId="77777777" w:rsidR="00B6508D" w:rsidRPr="00D87048" w:rsidRDefault="00B6508D" w:rsidP="008B3D8A">
      <w:pPr>
        <w:spacing w:after="0"/>
        <w:jc w:val="both"/>
      </w:pPr>
    </w:p>
    <w:p w14:paraId="2C667761" w14:textId="77777777" w:rsidR="003869B5" w:rsidRPr="00C86964" w:rsidRDefault="003869B5" w:rsidP="003869B5">
      <w:pPr>
        <w:jc w:val="both"/>
        <w:rPr>
          <w:rFonts w:ascii="Times New Roman" w:hAnsi="Times New Roman" w:cs="Times New Roman"/>
          <w:b/>
          <w:sz w:val="24"/>
          <w:szCs w:val="24"/>
        </w:rPr>
      </w:pPr>
      <w:r w:rsidRPr="00C86964">
        <w:rPr>
          <w:rFonts w:ascii="Times New Roman" w:hAnsi="Times New Roman" w:cs="Times New Roman"/>
          <w:b/>
          <w:sz w:val="24"/>
          <w:szCs w:val="24"/>
        </w:rPr>
        <w:t>ABSTRACT</w:t>
      </w:r>
    </w:p>
    <w:p w14:paraId="71FE9E56" w14:textId="0F0791F4" w:rsidR="00DE09F7"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In healthy cells, </w:t>
      </w:r>
      <w:r w:rsidR="00135FD2" w:rsidRPr="00C86964">
        <w:rPr>
          <w:rFonts w:ascii="Times New Roman" w:hAnsi="Times New Roman" w:cs="Times New Roman"/>
          <w:sz w:val="24"/>
          <w:szCs w:val="24"/>
        </w:rPr>
        <w:t>proteases play an important part in the execution of biological processes</w:t>
      </w:r>
      <w:r w:rsidRPr="00C86964">
        <w:rPr>
          <w:rFonts w:ascii="Times New Roman" w:hAnsi="Times New Roman" w:cs="Times New Roman"/>
          <w:sz w:val="24"/>
          <w:szCs w:val="24"/>
        </w:rPr>
        <w:t xml:space="preserve">. Proteases and associated anti-proteases coexist in equilibrium in biological systems, and disruption of this balance results in a variety of illnesses, including cancer. </w:t>
      </w:r>
      <w:r w:rsidR="004551F8" w:rsidRPr="00C86964">
        <w:rPr>
          <w:rFonts w:ascii="Times New Roman" w:hAnsi="Times New Roman" w:cs="Times New Roman"/>
          <w:sz w:val="24"/>
          <w:szCs w:val="24"/>
        </w:rPr>
        <w:t>Serine, cysteine, aspartate, threonine, and matrix metalloproteases are five different types of proteases that contribute to the progression of a tumor from its early stages through growth, metastasis, and eventually invasion into a new place</w:t>
      </w:r>
      <w:r w:rsidRPr="00C86964">
        <w:rPr>
          <w:rFonts w:ascii="Times New Roman" w:hAnsi="Times New Roman" w:cs="Times New Roman"/>
          <w:sz w:val="24"/>
          <w:szCs w:val="24"/>
        </w:rPr>
        <w:t xml:space="preserve">. The term "cancer degradome" refers to a group of peptides' </w:t>
      </w:r>
      <w:r w:rsidR="002F6600" w:rsidRPr="00C86964">
        <w:rPr>
          <w:rFonts w:ascii="Times New Roman" w:hAnsi="Times New Roman" w:cs="Times New Roman"/>
          <w:sz w:val="24"/>
          <w:szCs w:val="24"/>
        </w:rPr>
        <w:t>roles</w:t>
      </w:r>
      <w:r w:rsidRPr="00C86964">
        <w:rPr>
          <w:rFonts w:ascii="Times New Roman" w:hAnsi="Times New Roman" w:cs="Times New Roman"/>
          <w:sz w:val="24"/>
          <w:szCs w:val="24"/>
        </w:rPr>
        <w:t xml:space="preserve"> in the course of the disease. </w:t>
      </w:r>
      <w:r w:rsidR="0014549A" w:rsidRPr="0014549A">
        <w:rPr>
          <w:rFonts w:ascii="Times New Roman" w:hAnsi="Times New Roman" w:cs="Times New Roman"/>
          <w:sz w:val="24"/>
          <w:szCs w:val="24"/>
        </w:rPr>
        <w:t>Multiple studies have demonstrated a correlation between the enzymatic activity of lysosomal cysteine proteases and tumorigenesis.</w:t>
      </w:r>
      <w:r w:rsidRPr="00C86964">
        <w:rPr>
          <w:rFonts w:ascii="Times New Roman" w:hAnsi="Times New Roman" w:cs="Times New Roman"/>
          <w:sz w:val="24"/>
          <w:szCs w:val="24"/>
        </w:rPr>
        <w:t xml:space="preserve"> Trypsin, a well-known digestive serine protease that promotes invasion, proliferation, and metastasis, has also been linked to a number of malignancies. The prognosis and length of disease-free life are poor for colorectal cancers that express trypsin. </w:t>
      </w:r>
      <w:r w:rsidR="006B2AE6" w:rsidRPr="00C86964">
        <w:rPr>
          <w:rFonts w:ascii="Times New Roman" w:hAnsi="Times New Roman" w:cs="Times New Roman"/>
          <w:sz w:val="24"/>
          <w:szCs w:val="24"/>
        </w:rPr>
        <w:t>Protease inhibitors' usage in the treatment of cancer</w:t>
      </w:r>
      <w:r w:rsidRPr="00C86964">
        <w:rPr>
          <w:rFonts w:ascii="Times New Roman" w:hAnsi="Times New Roman" w:cs="Times New Roman"/>
          <w:sz w:val="24"/>
          <w:szCs w:val="24"/>
        </w:rPr>
        <w:t xml:space="preserve"> is suggested by the role of proteases in cancer. Protease inhibitor-based </w:t>
      </w:r>
      <w:r w:rsidR="00FD45FE" w:rsidRPr="00C86964">
        <w:rPr>
          <w:rFonts w:ascii="Times New Roman" w:hAnsi="Times New Roman" w:cs="Times New Roman"/>
          <w:sz w:val="24"/>
          <w:szCs w:val="24"/>
        </w:rPr>
        <w:t>therapies</w:t>
      </w:r>
      <w:r w:rsidRPr="00C86964">
        <w:rPr>
          <w:rFonts w:ascii="Times New Roman" w:hAnsi="Times New Roman" w:cs="Times New Roman"/>
          <w:sz w:val="24"/>
          <w:szCs w:val="24"/>
        </w:rPr>
        <w:t xml:space="preserve"> and their impact in different carcinogenesis processes will be the </w:t>
      </w:r>
      <w:r w:rsidR="0014549A" w:rsidRPr="00C86964">
        <w:rPr>
          <w:rFonts w:ascii="Times New Roman" w:hAnsi="Times New Roman" w:cs="Times New Roman"/>
          <w:sz w:val="24"/>
          <w:szCs w:val="24"/>
        </w:rPr>
        <w:t>emphasis</w:t>
      </w:r>
      <w:r w:rsidRPr="00C86964">
        <w:rPr>
          <w:rFonts w:ascii="Times New Roman" w:hAnsi="Times New Roman" w:cs="Times New Roman"/>
          <w:sz w:val="24"/>
          <w:szCs w:val="24"/>
        </w:rPr>
        <w:t xml:space="preserve"> of this </w:t>
      </w:r>
      <w:r w:rsidR="00FD45FE" w:rsidRPr="00C86964">
        <w:rPr>
          <w:rFonts w:ascii="Times New Roman" w:hAnsi="Times New Roman" w:cs="Times New Roman"/>
          <w:sz w:val="24"/>
          <w:szCs w:val="24"/>
        </w:rPr>
        <w:t>chapter</w:t>
      </w:r>
      <w:r w:rsidRPr="00C86964">
        <w:rPr>
          <w:rFonts w:ascii="Times New Roman" w:hAnsi="Times New Roman" w:cs="Times New Roman"/>
          <w:sz w:val="24"/>
          <w:szCs w:val="24"/>
        </w:rPr>
        <w:t>.</w:t>
      </w:r>
    </w:p>
    <w:p w14:paraId="500D467C" w14:textId="77777777" w:rsidR="003869B5" w:rsidRPr="00C86964" w:rsidRDefault="003869B5" w:rsidP="003869B5">
      <w:pPr>
        <w:jc w:val="both"/>
        <w:rPr>
          <w:rFonts w:ascii="Times New Roman" w:hAnsi="Times New Roman" w:cs="Times New Roman"/>
          <w:sz w:val="24"/>
          <w:szCs w:val="24"/>
        </w:rPr>
      </w:pPr>
    </w:p>
    <w:p w14:paraId="2855E13C" w14:textId="416748BF" w:rsidR="00173DB4" w:rsidRPr="00C86964" w:rsidRDefault="00173DB4"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Key words: </w:t>
      </w:r>
      <w:r w:rsidR="00462DE5" w:rsidRPr="00C86964">
        <w:rPr>
          <w:rFonts w:ascii="Times New Roman" w:hAnsi="Times New Roman" w:cs="Times New Roman"/>
          <w:sz w:val="24"/>
          <w:szCs w:val="24"/>
        </w:rPr>
        <w:t xml:space="preserve">Proteases, tumorigenesis, cancer degradome, </w:t>
      </w:r>
      <w:r w:rsidR="002906F8" w:rsidRPr="00C86964">
        <w:rPr>
          <w:rFonts w:ascii="Times New Roman" w:hAnsi="Times New Roman" w:cs="Times New Roman"/>
          <w:sz w:val="24"/>
          <w:szCs w:val="24"/>
        </w:rPr>
        <w:t>Metastasis, Intravasion</w:t>
      </w:r>
      <w:r w:rsidR="00462DE5" w:rsidRPr="00C86964">
        <w:rPr>
          <w:rFonts w:ascii="Times New Roman" w:hAnsi="Times New Roman" w:cs="Times New Roman"/>
          <w:sz w:val="24"/>
          <w:szCs w:val="24"/>
        </w:rPr>
        <w:t>, Extravasion, Colonization, Prognosis</w:t>
      </w:r>
      <w:r w:rsidRPr="00C86964">
        <w:rPr>
          <w:rFonts w:ascii="Times New Roman" w:hAnsi="Times New Roman" w:cs="Times New Roman"/>
          <w:sz w:val="24"/>
          <w:szCs w:val="24"/>
        </w:rPr>
        <w:t>.</w:t>
      </w:r>
    </w:p>
    <w:p w14:paraId="01AE7AA4" w14:textId="77777777" w:rsidR="00173DB4" w:rsidRPr="00C86964" w:rsidRDefault="00173DB4" w:rsidP="003869B5">
      <w:pPr>
        <w:jc w:val="both"/>
        <w:rPr>
          <w:rFonts w:ascii="Times New Roman" w:hAnsi="Times New Roman" w:cs="Times New Roman"/>
          <w:sz w:val="24"/>
          <w:szCs w:val="24"/>
        </w:rPr>
      </w:pPr>
      <w:r w:rsidRPr="00C86964">
        <w:rPr>
          <w:rFonts w:ascii="Times New Roman" w:hAnsi="Times New Roman" w:cs="Times New Roman"/>
          <w:sz w:val="24"/>
          <w:szCs w:val="24"/>
        </w:rPr>
        <w:br w:type="page"/>
      </w:r>
    </w:p>
    <w:p w14:paraId="1DA38FC4" w14:textId="77777777" w:rsidR="00173DB4" w:rsidRPr="00C86964" w:rsidRDefault="00173DB4" w:rsidP="003869B5">
      <w:pPr>
        <w:jc w:val="both"/>
        <w:rPr>
          <w:rFonts w:ascii="Times New Roman" w:hAnsi="Times New Roman" w:cs="Times New Roman"/>
          <w:b/>
          <w:sz w:val="24"/>
          <w:szCs w:val="24"/>
        </w:rPr>
      </w:pPr>
      <w:r w:rsidRPr="00C86964">
        <w:rPr>
          <w:rFonts w:ascii="Times New Roman" w:hAnsi="Times New Roman" w:cs="Times New Roman"/>
          <w:b/>
          <w:sz w:val="24"/>
          <w:szCs w:val="24"/>
        </w:rPr>
        <w:lastRenderedPageBreak/>
        <w:t xml:space="preserve">INTRODUCTION </w:t>
      </w:r>
    </w:p>
    <w:p w14:paraId="26CF0FCC" w14:textId="2793E1F1" w:rsidR="003869B5" w:rsidRPr="00C86964" w:rsidRDefault="0070397A" w:rsidP="003869B5">
      <w:pPr>
        <w:jc w:val="both"/>
        <w:rPr>
          <w:rFonts w:ascii="Times New Roman" w:hAnsi="Times New Roman" w:cs="Times New Roman"/>
          <w:sz w:val="24"/>
          <w:szCs w:val="24"/>
        </w:rPr>
      </w:pPr>
      <w:r w:rsidRPr="00C86964">
        <w:rPr>
          <w:rFonts w:ascii="Times New Roman" w:hAnsi="Times New Roman" w:cs="Times New Roman"/>
          <w:sz w:val="24"/>
          <w:szCs w:val="24"/>
        </w:rPr>
        <w:t>Proteolysis constitutes one of the most essential biological processes</w:t>
      </w:r>
      <w:r w:rsidR="00BA4C7D" w:rsidRPr="00C86964">
        <w:rPr>
          <w:rFonts w:ascii="Times New Roman" w:hAnsi="Times New Roman" w:cs="Times New Roman"/>
          <w:sz w:val="24"/>
          <w:szCs w:val="24"/>
        </w:rPr>
        <w:t>. Proteases are a class of enzymes known for their proteolytic action. These enzymes are widely distributed and carry out important biological functions</w:t>
      </w:r>
      <w:r w:rsidR="009605DA" w:rsidRPr="00C86964">
        <w:rPr>
          <w:rFonts w:ascii="Times New Roman" w:hAnsi="Times New Roman" w:cs="Times New Roman"/>
          <w:sz w:val="24"/>
          <w:szCs w:val="24"/>
        </w:rPr>
        <w:t xml:space="preserve"> </w:t>
      </w:r>
      <w:r w:rsidR="009605D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med.21929","ISSN":"0198-6325","abstract":"Abstract Mitochondria, the main provider of energy in eukaryotic cells, contains more than 1000 different proteins and is closely related to the development of cells. However, damaged proteins impair mitochondrial function, further contributing to several human diseases. Evidence shows mitochondrial proteases are critically important for protein maintenance. Most importantly, quality control enzymes exert a crucial role in the modulation of mitochondrial functions by degrading misfolded, aged, or superfluous proteins. Interestingly, cancer cells thrive under stress conditions that damage proteins, so targeting mitochondrial quality control proteases serves as a novel regulator for cancer cells. Not only that, mitochondrial quality control proteases have been shown to affect mitochondrial dynamics by regulating the morphology of optic atrophy 1 (OPA1), which is closely related to the occurrence and progression of cancer. In this review, we introduce mitochondrial quality control proteases as promising targets and related modulators in cancer therapy with a focus on caseinolytic protease P (ClpP), Lon protease (LonP1), high-temperature requirement protein A2 (HrtA2), and OMA-1. Further, we summarize our current knowledge of the advances in clinical trials for modulators of mitochondrial quality control proteases. Overall, the content proposed above serves to suggest directions for the development of novel antitumor drugs.","author":[{"dropping-particle":"","family":"Zhang","given":"Jiangnan","non-dropping-particle":"","parse-names":false,"suffix":""},{"dropping-particle":"","family":"Qiao","given":"Wenliang","non-dropping-particle":"","parse-names":false,"suffix":""},{"dropping-particle":"","family":"Luo","given":"Youfu","non-dropping-particle":"","parse-names":false,"suffix":""}],"container-title":"Medicinal Research Reviews","id":"ITEM-1","issue":"2","issued":{"date-parts":[["2023","3","1"]]},"note":"https://doi.org/10.1002/med.21929","page":"399-436","publisher":"John Wiley &amp; Sons, Ltd","title":"Mitochondrial quality control proteases and their modulation for cancer therapy","type":"article-journal","volume":"43"},"uris":["http://www.mendeley.com/documents/?uuid=8fb038c7-c8db-4fca-a138-24c275a3cde6"]},{"id":"ITEM-2","itemData":{"DOI":"https://doi.org/10.1016/S0009-8981(99)00224-7","ISSN":"0009-8981","abstract":"Investigators have been studying the expression and activity of proteases in the final steps of tumor progression, invasion and metastasis, for the past 30 years. Recent studies, however, indicate that proteases are involved earlier in progression, e.g., in tumor growth both at the primary and metastatic sites. Extracellular proteases may co-operatively influence matrix degradation and tumor cell invasion through proteolytic cascades, with individual proteases having distinct roles in tumor growth, invasion, migration and angiogenesis. In this review, we use cathepsin B as an example to examine the involvement of proteases in tumor progression and metastasis. We discuss the effect of interactions among tumor cells, stromal cells, and the extracellular matrix on the regulation of protease expression. Further elucidation of the role of proteases in cancer will allow us to design more effective inhibitors and novel protease-based drugs for clinical use.","author":[{"dropping-particle":"","family":"Koblinski","given":"Jennifer E","non-dropping-particle":"","parse-names":false,"suffix":""},{"dropping-particle":"","family":"Ahram","given":"Mamoun","non-dropping-particle":"","parse-names":false,"suffix":""},{"dropping-particle":"","family":"Sloane","given":"Bonnie F","non-dropping-particle":"","parse-names":false,"suffix":""}],"container-title":"Clinica Chimica Acta","id":"ITEM-2","issue":"2","issued":{"date-parts":[["2000"]]},"page":"113-135","title":"Unraveling the role of proteases in cancer","type":"article-journal","volume":"291"},"uris":["http://www.mendeley.com/documents/?uuid=afa9cecd-fa55-43f2-9f51-140e44bd87b9"]}],"mendeley":{"formattedCitation":"(1,2)","plainTextFormattedCitation":"(1,2)","previouslyFormattedCitation":"[1, 2]"},"properties":{"noteIndex":0},"schema":"https://github.com/citation-style-language/schema/raw/master/csl-citation.json"}</w:instrText>
      </w:r>
      <w:r w:rsidR="009605D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2)</w:t>
      </w:r>
      <w:r w:rsidR="009605D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3C35A8" w:rsidRPr="00C86964">
        <w:rPr>
          <w:rFonts w:ascii="Times New Roman" w:hAnsi="Times New Roman" w:cs="Times New Roman"/>
          <w:sz w:val="24"/>
          <w:szCs w:val="24"/>
        </w:rPr>
        <w:t xml:space="preserve">According to new studies, proteases, which have been related to tumor formation and proliferation in both primary and metastatic sites </w:t>
      </w:r>
      <w:r w:rsidR="009605D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path.2282","ISSN":"0022-3417","abstract":"Abstract The formation of distant metastasis is the main cause of morbidity and mortality in patients with cancer. The aim of this article is to review recent advances in molecular and clinical aspects of metastasis. Traditionally, genes encoding extracellular matrix (ECM) processing proteases, adhesion proteins, and motility factors were thought to be amongst the main mediators of metastasis. Recently, however, genes activated during the early stages of tumourigenesis were implicated in the process. Conversely, genes thought to be primarily involved in metastasis such as urokinase plasminogen (uPA) and certain matrix metalloproteases (MMPs) are now known to also play a role in the early steps of tumour progression, perhaps by stimulating cell proliferation and/or promoting angiogenesis. Paradoxically, certain endogenous protease inhibitors such as PAI-1 and TIMP-1 appear to promote cancer metastasis rather than inhibiting the process. These recent advances in our understanding should lead to the development of new molecular markers for predicting the likely formation of metastasis as well as the identification of new targets for anti-metastatic therapies. Copyright ? 2007 Pathological Society of Great Britain and Ireland. Published by John Wiley &amp; Sons, Ltd.","author":[{"dropping-particle":"","family":"Duffy","given":"M J","non-dropping-particle":"","parse-names":false,"suffix":""},{"dropping-particle":"","family":"McGowan","given":"P M","non-dropping-particle":"","parse-names":false,"suffix":""},{"dropping-particle":"","family":"Gallagher","given":"W M","non-dropping-particle":"","parse-names":false,"suffix":""}],"container-title":"The Journal of Pathology","id":"ITEM-1","issue":"3","issued":{"date-parts":[["2008","2","1"]]},"note":"https://doi.org/10.1002/path.2282","page":"283-293","publisher":"John Wiley &amp; Sons, Ltd","title":"Cancer invasion and metastasis: changing views","type":"article-journal","volume":"214"},"uris":["http://www.mendeley.com/documents/?uuid=59ead017-f1a1-4dea-bf6e-4aa70b9abdbe"]}],"mendeley":{"formattedCitation":"(3)","plainTextFormattedCitation":"(3)","previouslyFormattedCitation":"[3]"},"properties":{"noteIndex":0},"schema":"https://github.com/citation-style-language/schema/raw/master/csl-citation.json"}</w:instrText>
      </w:r>
      <w:r w:rsidR="009605D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w:t>
      </w:r>
      <w:r w:rsidR="009605D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There is a direct link between tumor aggressiveness and the release of different proteases. </w:t>
      </w:r>
      <w:r w:rsidR="00417154" w:rsidRPr="00C86964">
        <w:rPr>
          <w:rFonts w:ascii="Times New Roman" w:hAnsi="Times New Roman" w:cs="Times New Roman"/>
          <w:sz w:val="24"/>
          <w:szCs w:val="24"/>
        </w:rPr>
        <w:t>Proteases are in normal cells serve an important role in critical physiological processes, but influenced malignant cells cause the most impact</w:t>
      </w:r>
      <w:r w:rsidR="00BA4C7D" w:rsidRPr="00C86964">
        <w:rPr>
          <w:rFonts w:ascii="Times New Roman" w:hAnsi="Times New Roman" w:cs="Times New Roman"/>
          <w:sz w:val="24"/>
          <w:szCs w:val="24"/>
        </w:rPr>
        <w:t>. The production of several particular proteases by tumor cells further complicates the prognosis</w:t>
      </w:r>
      <w:r w:rsidR="009605DA" w:rsidRPr="00C86964">
        <w:rPr>
          <w:rFonts w:ascii="Times New Roman" w:hAnsi="Times New Roman" w:cs="Times New Roman"/>
          <w:sz w:val="24"/>
          <w:szCs w:val="24"/>
        </w:rPr>
        <w:t xml:space="preserve"> </w:t>
      </w:r>
      <w:r w:rsidR="009605D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ISSN":"1078-0432","abstract":"It is the ability to invade and metastasize that ultimately determines the prognosis in cancer. Comprising one of the key groups of molecules involved in invasion and metastasis are proteases such as urokinase plasminogen activator and cathepsins B, D, and L, as well as various metalloproteases. These proteases catalyze degradation of the interstitial matrix and basement membranes, allowing cancer cells to invade locally and metastasize to distant sites. If proteases are directly and causally involved in cancer spread, they have the potential to be new prognostic markers in cancer. One of the best examples of a correlation between high levels of a protease in a primary tumor and poor prognosis is urokinase plasminogen activation in breast cancer. In this malignancy, the urokinase plasminogen activator is a strong and independent prognostic marker and may be a marker for axillary node-negative disease. The urokinase plasminogen activator may also be a prognostic marker in other cancers such as gastric, colorectal, lung, bladder, cervical, and ovarian cancers. In a number of studies, cathepsin D has been shown to be a prognostic factor in breast cancer. However, results with cathepsin D, especially when immunocytochemistry is used for its detection, are conflicting. Levels of cathepsin B, cathepsin L, and certain metalloproteases may also supply prognostic data in certain cancers, but results with these proteases are still preliminary.","author":[{"dropping-particle":"","family":"Duffy","given":"M J","non-dropping-particle":"","parse-names":false,"suffix":""}],"container-title":"Clinical Cancer Research","id":"ITEM-1","issue":"4","issued":{"date-parts":[["1996","4","1"]]},"page":"613-618","title":"Proteases as prognostic markers in cancer.","type":"article-journal","volume":"2"},"uris":["http://www.mendeley.com/documents/?uuid=41fcaf94-09da-4c58-ab1b-96aba44c4296"]},{"id":"ITEM-2","itemData":{"DOI":"10.1080/07391102.2020.1841029","ISSN":"0739-1102","author":[{"dropping-particle":"","family":"Mutharasu","given":"Gnanavel","non-dropping-particle":"","parse-names":false,"suffix":""},{"dropping-particle":"","family":"Murugesan","given":"Akshaya","non-dropping-particle":"","parse-names":false,"suffix":""},{"dropping-particle":"","family":"Konda Mani","given":"Saravanan","non-dropping-particle":"","parse-names":false,"suffix":""},{"dropping-particle":"","family":"Yli-Harja","given":"Olli","non-dropping-particle":"","parse-names":false,"suffix":""},{"dropping-particle":"","family":"Kandhavelu","given":"Meenakshisundaram","non-dropping-particle":"","parse-names":false,"suffix":""}],"container-title":"Journal of Biomolecular Structure and Dynamics","id":"ITEM-2","issue":"6","issued":{"date-parts":[["2022","4","13"]]},"note":"doi: 10.1080/07391102.2020.1841029","page":"2586-2599","publisher":"Taylor &amp; Francis","title":"Transcriptomic analysis of glioblastoma multiforme providing new insights into GPR17 signaling communication","type":"article-journal","volume":"40"},"uris":["http://www.mendeley.com/documents/?uuid=9612c8bb-025b-4aa6-a072-a415302ce02f"]},{"id":"ITEM-3","itemData":{"DOI":"10.3934/molsci.2022002","ISSN":"2372-0301","abstract":"&lt;abstract&gt; &lt;p&gt;The cancer cells could be celled biomass without normal cellular regulation. They bypass most of the signaling pathways leading to programmed cell division. On the other hand, the embryos are highly regulated, giving rise to the whole organism based on the planned regulation. Understanding the bridge concepts between them might be an interventional art for discovering valuable cancer drugs. The present review highlighted the most similarities between them and recent literary works.&lt;/p&gt; &lt;/abstract&gt;","author":[{"dropping-particle":"","family":"Sundaram","given":"Kishore Kumar Meenakshi","non-dropping-particle":"","parse-names":false,"suffix":""},{"dropping-particle":"","family":"Bupesh","given":"Giridharan","non-dropping-particle":"","parse-names":false,"suffix":""},{"dropping-particle":"","family":"Saravanan","given":"Konda Mani","non-dropping-particle":"","parse-names":false,"suffix":""}],"container-title":"AIMS Molecular Science","id":"ITEM-3","issue":"1","issued":{"date-parts":[["2022"]]},"page":"25-45","title":"Instrumentals behind embryo and cancer: a platform for prospective future in cancer research","type":"article-journal","volume":"9"},"uris":["http://www.mendeley.com/documents/?uuid=05c37734-1067-40cf-a18f-1f37cacd78c4"]}],"mendeley":{"formattedCitation":"(4–6)","plainTextFormattedCitation":"(4–6)","previouslyFormattedCitation":"[4–6]"},"properties":{"noteIndex":0},"schema":"https://github.com/citation-style-language/schema/raw/master/csl-citation.json"}</w:instrText>
      </w:r>
      <w:r w:rsidR="009605D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6)</w:t>
      </w:r>
      <w:r w:rsidR="009605D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Proteolytic enzymes are often expressed by tumor cells in nearby nonneoplastic cells, where their activity is then hijacked to support tumor growth. The recent release of the genomic sequences of many species has made it easier to identify their whole protease repertoire, or degradome, which has been dubbed</w:t>
      </w:r>
      <w:r w:rsidR="00F86019" w:rsidRPr="00C86964">
        <w:rPr>
          <w:rFonts w:ascii="Times New Roman" w:hAnsi="Times New Roman" w:cs="Times New Roman"/>
          <w:sz w:val="24"/>
          <w:szCs w:val="24"/>
        </w:rPr>
        <w:t xml:space="preserve">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S0955-0674(98)80044-6","ISSN":"0955-0674","abstract":"Analysis of extracellular matrix degradation systems has led to the insight that in cancer invasion there is often crucial interplay between cancer cells and several types of surrounding non-neoplastic stromal cells. Likewise, in normal tissue remodeling processes, the synthesis of proteolytic components is often distributed between several cell types, and there are strong similarities between neoplastic and non-neoplastic processes in the same tissue. Thus, tissue remodeling events are excellent models for studies of extracellular proteolysis in cancer. This has become even clearer by recent analyses of genetically modified mice.","author":[{"dropping-particle":"","family":"Johnsen","given":"Morten","non-dropping-particle":"","parse-names":false,"suffix":""},{"dropping-particle":"","family":"Lund","given":"Leif R","non-dropping-particle":"","parse-names":false,"suffix":""},{"dropping-particle":"","family":"Rømer","given":"John","non-dropping-particle":"","parse-names":false,"suffix":""},{"dropping-particle":"","family":"Almholt","given":"Kasper","non-dropping-particle":"","parse-names":false,"suffix":""},{"dropping-particle":"","family":"Danø","given":"Keld","non-dropping-particle":"","parse-names":false,"suffix":""}],"container-title":"Current Opinion in Cell Biology","id":"ITEM-1","issue":"5","issued":{"date-parts":[["1998"]]},"page":"667-671","title":"Cancer invasion and tissue remodeling: common themes in proteolytic matrix degradation","type":"article-journal","volume":"10"},"uris":["http://www.mendeley.com/documents/?uuid=b2dbb269-b25c-4b18-9334-77201ffc83ae"]},{"id":"ITEM-2","itemData":{"DOI":"https://doi.org/10.1002/ijc.11542","ISSN":"0020-7136","abstract":"Abstract Development and progression of epithelial malignancies are frequently accompanied by complex phenotypic alterations of resident tissue fibroblasts. Some of these changes, such as myofibroblastic differentiation and an oncofetal extracellular matrix (ECM) expression profile, are also implicated in inflammation and tissue repair. Studies over the past decade revealed the relevance of reciprocal interactions between tumor cells and tumor-associated host fibroblasts (TAF) in the malignant process. In many tumors, a considerable fraction of the inflammatory infiltrate is located within the fibroblast- and ECM-rich stromal compartment. However, while fibroblasts are known as ?sentinel cells? in various nonneoplastic diseases, where they often regulate the composition and function of recruited leucocytes, they are hardly considered active participants in the inflammatory host response in tumors. This article focuses on the functional impact of TAF on immune cells. The complex network of immune-modulating effects transduced by TAF and TAF-derived factors is highlighted, and recent reports that support the hypothesis that TAF are involved in the inflammatory response and immune suppression in tumors are reviewed. The role of TAF-dependent ECM remodeling and TAF-derived peptide growth factors, cytokines, and chemokines in the immune modulation is stressed and the idea of TAF as an important therapeutic target is emphasized. ? 2003 Wiley-Liss, Inc.","author":[{"dropping-particle":"","family":"Silzle","given":"Tobias","non-dropping-particle":"","parse-names":false,"suffix":""},{"dropping-particle":"","family":"Randolph","given":"Gwendalyn J","non-dropping-particle":"","parse-names":false,"suffix":""},{"dropping-particle":"","family":"Kreutz","given":"Marina","non-dropping-particle":"","parse-names":false,"suffix":""},{"dropping-particle":"","family":"Kunz-Schughart","given":"Leoni A","non-dropping-particle":"","parse-names":false,"suffix":""}],"container-title":"International Journal of Cancer","id":"ITEM-2","issue":"2","issued":{"date-parts":[["2004","1","10"]]},"note":"https://doi.org/10.1002/ijc.11542","page":"173-180","publisher":"John Wiley &amp; Sons, Ltd","title":"The fibroblast: Sentinel cell and local immune modulator in tumor tissue","type":"article-journal","volume":"108"},"uris":["http://www.mendeley.com/documents/?uuid=3688387c-a6a3-4d9c-907e-cdecb463018e"]}],"mendeley":{"formattedCitation":"(7,8)","plainTextFormattedCitation":"(7,8)","previouslyFormattedCitation":"[7, 8]"},"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8)</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w:t>
      </w:r>
      <w:r w:rsidR="00173DB4" w:rsidRPr="00C86964">
        <w:rPr>
          <w:rFonts w:ascii="Times New Roman" w:hAnsi="Times New Roman" w:cs="Times New Roman"/>
          <w:sz w:val="24"/>
          <w:szCs w:val="24"/>
        </w:rPr>
        <w:t xml:space="preserve"> </w:t>
      </w:r>
    </w:p>
    <w:p w14:paraId="72F7C806" w14:textId="657E8C91" w:rsidR="00BA4C7D" w:rsidRPr="00C86964" w:rsidRDefault="009237F7"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In total, approximately 569 protease and homologs available, </w:t>
      </w:r>
      <w:r w:rsidR="00AB59C2" w:rsidRPr="00C86964">
        <w:rPr>
          <w:rFonts w:ascii="Times New Roman" w:hAnsi="Times New Roman" w:cs="Times New Roman"/>
          <w:sz w:val="24"/>
          <w:szCs w:val="24"/>
        </w:rPr>
        <w:t>w</w:t>
      </w:r>
      <w:r w:rsidRPr="00C86964">
        <w:rPr>
          <w:rFonts w:ascii="Times New Roman" w:hAnsi="Times New Roman" w:cs="Times New Roman"/>
          <w:sz w:val="24"/>
          <w:szCs w:val="24"/>
        </w:rPr>
        <w:t xml:space="preserve">hich is </w:t>
      </w:r>
      <w:r w:rsidR="00237DF9" w:rsidRPr="00C86964">
        <w:rPr>
          <w:rFonts w:ascii="Times New Roman" w:hAnsi="Times New Roman" w:cs="Times New Roman"/>
          <w:sz w:val="24"/>
          <w:szCs w:val="24"/>
        </w:rPr>
        <w:t>categorized</w:t>
      </w:r>
      <w:r w:rsidRPr="00C86964">
        <w:rPr>
          <w:rFonts w:ascii="Times New Roman" w:hAnsi="Times New Roman" w:cs="Times New Roman"/>
          <w:sz w:val="24"/>
          <w:szCs w:val="24"/>
        </w:rPr>
        <w:t xml:space="preserve"> into 5 catalytic groups: Metalloprotease, serine, cystine, threonine and aspartic proteases.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7150/thno.4068","ISSN":"1838-7640","author":[{"dropping-particle":"","family":"Choi","given":"Ki Young","non-dropping-particle":"","parse-names":false,"suffix":""},{"dropping-particle":"","family":"Swierczewska","given":"Magdalena","non-dropping-particle":"","parse-names":false,"suffix":""},{"dropping-particle":"","family":"Lee","given":"Seulki","non-dropping-particle":"","parse-names":false,"suffix":""},{"dropping-particle":"","family":"Chen","given":"Xiaoyuan","non-dropping-particle":"","parse-names":false,"suffix":""}],"container-title":"Theranostics","id":"ITEM-1","issue":"2","issued":{"date-parts":[["2012"]]},"page":"156-178","publisher":"Ivyspring International Publisher","title":"Protease-Activated Drug Development","type":"article-journal","volume":"2"},"uris":["http://www.mendeley.com/documents/?uuid=476af1ed-c93f-49e9-a6a5-70492b9b539b"]}],"mendeley":{"formattedCitation":"(9)","plainTextFormattedCitation":"(9)","previouslyFormattedCitation":"[9]"},"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9)</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E12F67" w:rsidRPr="00C86964">
        <w:rPr>
          <w:rFonts w:ascii="Times New Roman" w:hAnsi="Times New Roman" w:cs="Times New Roman"/>
          <w:sz w:val="24"/>
          <w:szCs w:val="24"/>
        </w:rPr>
        <w:t xml:space="preserve">However, those enzymes have not been fully identified in the progression of cancer. </w:t>
      </w:r>
      <w:r w:rsidR="00BA4C7D" w:rsidRPr="00C86964">
        <w:rPr>
          <w:rFonts w:ascii="Times New Roman" w:hAnsi="Times New Roman" w:cs="Times New Roman"/>
          <w:sz w:val="24"/>
          <w:szCs w:val="24"/>
        </w:rPr>
        <w:t xml:space="preserve"> After many generations and several mutations, the normal cell transforms, causing a </w:t>
      </w:r>
      <w:r w:rsidR="00F86019" w:rsidRPr="00C86964">
        <w:rPr>
          <w:rFonts w:ascii="Times New Roman" w:hAnsi="Times New Roman" w:cs="Times New Roman"/>
          <w:sz w:val="24"/>
          <w:szCs w:val="24"/>
        </w:rPr>
        <w:t>localized</w:t>
      </w:r>
      <w:r w:rsidR="00BA4C7D" w:rsidRPr="00C86964">
        <w:rPr>
          <w:rFonts w:ascii="Times New Roman" w:hAnsi="Times New Roman" w:cs="Times New Roman"/>
          <w:sz w:val="24"/>
          <w:szCs w:val="24"/>
        </w:rPr>
        <w:t xml:space="preserve"> tumor before having the capacity to infect adjacent tissues and metastasis</w:t>
      </w:r>
      <w:r w:rsidR="00F86019" w:rsidRPr="00C86964">
        <w:rPr>
          <w:rFonts w:ascii="Times New Roman" w:hAnsi="Times New Roman" w:cs="Times New Roman"/>
          <w:sz w:val="24"/>
          <w:szCs w:val="24"/>
        </w:rPr>
        <w:t xml:space="preserve">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mrrev.2011.05.002","ISSN":"1383-5742","abstract":"Metastasis is the leading cause of cancer mortality. The metastatic cascade represents a multi-step process which includes local tumor cell invasion, entry into the vasculature followed by the exit of carcinoma cells from the circulation and colonization at the distal sites. At the earliest stage of successful cancer cell dissemination, the primary cancer adapts the secondary site of tumor colonization involving the tumor–stroma crosstalk. The migration and plasticity of cancer cells as well as the surrounding environment such as stromal and endothelial cells are mandatory. Consequently, the mechanisms of cell movement are of utmost relevance for targeted intervention of which three different types have been reported. Tumor cells can migrate either collectively, in a mesenchymal or in an amoeboid type of movement and intravasate the blood or lymph vasculature. Intravasation by the interaction of tumor cells with the vascular endothelium is mechanistically poorly understood. Changes in the epithelial plasticity enable carcinoma cells to switch between these types of motility. The types of migration may change depending on the intervention thereby increasing the velocity and aggressiveness of invading cancer cells. Interference with collective or mesenchymal cell invasion by targeting integrin expression or metalloproteinase activity, respectively, resulted in an amoeboid cell phenotype as the ultimate exit strategy of cancer cells. There are little mechanistic details reported in vivo showing that the amoeboid behavior can be either reversed or efficiently inhibited. Future concepts of metastasis intervention must simultaneously address the collective, mesenchymal and amoeboid mechanisms of cell invasion in order to advance in anti-metastatic strategies as these different types of movement can coexist and cooperate. Beyond the targeting of cell movements, the adhesion of cancer cells to the stroma in heterotypic circulating tumor cell emboli is of paramount relevance for anti-metastatic therapy.","author":[{"dropping-particle":"","family":"Zijl","given":"Franziska","non-dropping-particle":"van","parse-names":false,"suffix":""},{"dropping-particle":"","family":"Krupitza","given":"Georg","non-dropping-particle":"","parse-names":false,"suffix":""},{"dropping-particle":"","family":"Mikulits","given":"Wolfgang","non-dropping-particle":"","parse-names":false,"suffix":""}],"container-title":"Mutation Research/Reviews in Mutation Research","id":"ITEM-1","issue":"1","issued":{"date-parts":[["2011"]]},"page":"23-34","title":"Initial steps of metastasis: Cell invasion and endothelial transmigration","type":"article-journal","volume":"728"},"uris":["http://www.mendeley.com/documents/?uuid=ee72eabd-65ac-4e8d-a453-6faf049a9492"]}],"mendeley":{"formattedCitation":"(10)","plainTextFormattedCitation":"(10)","previouslyFormattedCitation":"[10]"},"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0)</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In reality, the process of forming a tumor is quite complicated and includes several variations in the normal cell. </w:t>
      </w:r>
      <w:r w:rsidR="001F0D12" w:rsidRPr="00C86964">
        <w:rPr>
          <w:rFonts w:ascii="Times New Roman" w:hAnsi="Times New Roman" w:cs="Times New Roman"/>
          <w:sz w:val="24"/>
          <w:szCs w:val="24"/>
        </w:rPr>
        <w:t xml:space="preserve">Genetic drift and subsequent cycles of mutation are </w:t>
      </w:r>
      <w:r w:rsidR="0014549A">
        <w:rPr>
          <w:rFonts w:ascii="Times New Roman" w:hAnsi="Times New Roman" w:cs="Times New Roman"/>
          <w:sz w:val="24"/>
          <w:szCs w:val="24"/>
        </w:rPr>
        <w:t>vital</w:t>
      </w:r>
      <w:r w:rsidR="001F0D12" w:rsidRPr="00C86964">
        <w:rPr>
          <w:rFonts w:ascii="Times New Roman" w:hAnsi="Times New Roman" w:cs="Times New Roman"/>
          <w:sz w:val="24"/>
          <w:szCs w:val="24"/>
        </w:rPr>
        <w:t xml:space="preserve"> in tumor growth</w:t>
      </w:r>
      <w:r w:rsidR="00F86019" w:rsidRPr="00C86964">
        <w:rPr>
          <w:rFonts w:ascii="Times New Roman" w:hAnsi="Times New Roman" w:cs="Times New Roman"/>
          <w:sz w:val="24"/>
          <w:szCs w:val="24"/>
        </w:rPr>
        <w:t xml:space="preserve">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38/ni1102-999","ISSN":"1529-2916","abstract":"The idea that tumors must “escape” from immune recognition contains the implicit assumption that tumors can be destroyed by immune responses either spontaneously or as the result of immunotherapeutic intervention. Simply put, there is no need for tumor escape without immunological pressure. Here, we review evidence supporting the immune escape hypothesis and critically explore the mechanisms that may allow such escape to occur. We discuss the idea that the central engine for generating immunoresistant tumor cell variants is the genomic instability and dysregulation that is characteristic of the transformed genome. “Natural selection” of heterogeneous tumor cells results in the survival and proliferation of variants that happen to possess genetic and epigenetic traits that facilitate their growth and immune evasion. Tumor escape variants are likely to emerge after treatment with increasingly effective immunotherapies.","author":[{"dropping-particle":"","family":"Khong","given":"Hung T","non-dropping-particle":"","parse-names":false,"suffix":""},{"dropping-particle":"","family":"Restifo","given":"Nicholas P","non-dropping-particle":"","parse-names":false,"suffix":""}],"container-title":"Nature Immunology","id":"ITEM-1","issue":"11","issued":{"date-parts":[["2002"]]},"page":"999-1005","title":"Natural selection of tumor variants in the generation of “tumor escape” phenotypes","type":"article-journal","volume":"3"},"uris":["http://www.mendeley.com/documents/?uuid=a4027c75-040f-431b-8a8d-b659c81e36cb"]}],"mendeley":{"formattedCitation":"(11)","plainTextFormattedCitation":"(11)","previouslyFormattedCitation":"[11]"},"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1)</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Cancer cells slowly evolve from minimally abnormal cells. Tumor development and proliferation are brought on by alterations such epigenetic modifications that affect normal epithelial cells (NEC). In the </w:t>
      </w:r>
      <w:r w:rsidR="00F87D07" w:rsidRPr="00C86964">
        <w:rPr>
          <w:rFonts w:ascii="Times New Roman" w:hAnsi="Times New Roman" w:cs="Times New Roman"/>
          <w:sz w:val="24"/>
          <w:szCs w:val="24"/>
        </w:rPr>
        <w:t>tumor</w:t>
      </w:r>
      <w:r w:rsidR="00BA4C7D" w:rsidRPr="00C86964">
        <w:rPr>
          <w:rFonts w:ascii="Times New Roman" w:hAnsi="Times New Roman" w:cs="Times New Roman"/>
          <w:sz w:val="24"/>
          <w:szCs w:val="24"/>
        </w:rPr>
        <w:t xml:space="preserve"> cell, epithelial mesenchymal transitions may take place sometimes. </w:t>
      </w:r>
      <w:r w:rsidR="009D11B1" w:rsidRPr="00C86964">
        <w:rPr>
          <w:rFonts w:ascii="Times New Roman" w:hAnsi="Times New Roman" w:cs="Times New Roman"/>
          <w:sz w:val="24"/>
          <w:szCs w:val="24"/>
        </w:rPr>
        <w:t>The disruption of cellular connections and acceleration of cell mobility during epithelial-mesenchymal transition indicates that cells are being liberated from the so-called epithelial tissue</w:t>
      </w:r>
      <w:r w:rsidR="00F86019" w:rsidRPr="00C86964">
        <w:rPr>
          <w:rFonts w:ascii="Times New Roman" w:hAnsi="Times New Roman" w:cs="Times New Roman"/>
          <w:sz w:val="24"/>
          <w:szCs w:val="24"/>
        </w:rPr>
        <w:t xml:space="preserve">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93/jnci/56.4.843","ISSN":"0027-8874","abstract":"Thirty epithelial cell strains were isolated from human carcinomas and normal epithelial tissues by collagenase digestion and selective removal of fibroblasts with trypsin-Versene. Most strains were obtained from metastatic carcinomas or epithelia of the urinary and intestinal tracts. The success rate for growth of both neoplastic and normal tissues (excluding skin) was 38%. Six of these strains showed gross morphologic and chromosome changes typical of malignant cells. Nine resembled normal epithelium. The other 15 exhibited some degree of morphologic change from normal.","author":[{"dropping-particle":"","family":"Owens","given":"R B","non-dropping-particle":"","parse-names":false,"suffix":""},{"dropping-particle":"","family":"Smith","given":"H S","non-dropping-particle":"","parse-names":false,"suffix":""},{"dropping-particle":"","family":"Nelson-Rees","given":"W A","non-dropping-particle":"","parse-names":false,"suffix":""},{"dropping-particle":"","family":"Springer","given":"E L","non-dropping-particle":"","parse-names":false,"suffix":""}],"container-title":"JNCI: Journal of the National Cancer Institute","id":"ITEM-1","issue":"4","issued":{"date-parts":[["1976","4","1"]]},"page":"843-849","title":"Epithelial Cell Cultures From Normal and Cancerous Human Tissues2","type":"article-journal","volume":"56"},"uris":["http://www.mendeley.com/documents/?uuid=28719f68-0815-4d18-a474-303fc4c09514"]}],"mendeley":{"formattedCitation":"(12)","plainTextFormattedCitation":"(12)","previouslyFormattedCitation":"[12]"},"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2)</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5F125C" w:rsidRPr="00C86964">
        <w:rPr>
          <w:rFonts w:ascii="Times New Roman" w:hAnsi="Times New Roman" w:cs="Times New Roman"/>
          <w:sz w:val="24"/>
          <w:szCs w:val="24"/>
        </w:rPr>
        <w:t>The subsequent mesenchyme-like morphology could migrate, allowing tumor invasion and dissemination and facilitating metastatic progression</w:t>
      </w:r>
      <w:r w:rsidR="00BA4C7D" w:rsidRPr="00C86964">
        <w:rPr>
          <w:rFonts w:ascii="Times New Roman" w:hAnsi="Times New Roman" w:cs="Times New Roman"/>
          <w:sz w:val="24"/>
          <w:szCs w:val="24"/>
        </w:rPr>
        <w:t xml:space="preserve">. In order for a tumor to continue to grow unchecked, the tumor cells also need to promote the growth of blood vessels that will transport nutrition and oxygen. Endothelial cells multiply and infiltrate in the direction of the tumor site, stimulating the development of </w:t>
      </w:r>
      <w:r w:rsidR="00F2495E" w:rsidRPr="00C86964">
        <w:rPr>
          <w:rFonts w:ascii="Times New Roman" w:hAnsi="Times New Roman" w:cs="Times New Roman"/>
          <w:sz w:val="24"/>
          <w:szCs w:val="24"/>
        </w:rPr>
        <w:t>neo vessels</w:t>
      </w:r>
      <w:r w:rsidR="00F86019" w:rsidRPr="00C86964">
        <w:rPr>
          <w:rFonts w:ascii="Times New Roman" w:hAnsi="Times New Roman" w:cs="Times New Roman"/>
          <w:sz w:val="24"/>
          <w:szCs w:val="24"/>
        </w:rPr>
        <w:t xml:space="preserve"> </w:t>
      </w:r>
      <w:r w:rsidR="00F86019"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cancers12113380","ISBN":"2072-6694","abstract":"Cancer-associated neo vessels&amp;rsquo; formation acts as a gatekeeper that orchestrates the entrance and egress of patrolling immune cells within the tumor milieu. This is achieved, in part, via the directed chemokines&amp;rsquo; expression and cell adhesion molecules on the endothelial cell surface that attract and retain circulating leukocytes. The crosstalk between adaptive immune cells and the cancer endothelium is thus essential for tumor immune surveillance and the success of immune-based therapies that harness immune cells to kill tumor cells. This review will focus on the biology of the endothelium and will explore the vascular-specific molecular mediators that control the recruitment, retention, and trafficking of immune cells that are essential for effective antitumor immunity. The literature revision will also explore how abnormalities in the tumor endothelium impair crosstalk with adaptive immune cells and how targeting these abnormalities can improve the success of immune-based therapies for different malignancies, with a particular focus on the paradigmatic example represented by multiple myeloma. We also generated and provide two original bio-informatic analyses, in order to sketch the physiopathology underlying the endothelial&amp;ndash;neoplastic interactions in an easier manner, feeding into a vicious cycle propagating disease progression and highlighting novel pathways that might be exploited therapeutically.","author":[{"dropping-particle":"","family":"Solimando","given":"Antonio G","non-dropping-particle":"","parse-names":false,"suffix":""},{"dropping-particle":"","family":"Summa","given":"Simona D","non-dropping-particle":"","parse-names":false,"suffix":""},{"dropping-particle":"","family":"Vacca","given":"Angelo","non-dropping-particle":"","parse-names":false,"suffix":""},{"dropping-particle":"","family":"Ribatti","given":"Domenico","non-dropping-particle":"","parse-names":false,"suffix":""}],"container-title":"Cancers","id":"ITEM-1","issue":"11","issued":{"date-parts":[["2020"]]},"title":"Cancer-Associated Angiogenesis: The Endothelial Cell as a Checkpoint for Immunological Patrolling","type":"article","volume":"12"},"uris":["http://www.mendeley.com/documents/?uuid=d88e5193-b4b4-4c0b-badc-3f13ab6cfaf5"]}],"mendeley":{"formattedCitation":"(13)","plainTextFormattedCitation":"(13)","previouslyFormattedCitation":"[13]"},"properties":{"noteIndex":0},"schema":"https://github.com/citation-style-language/schema/raw/master/csl-citation.json"}</w:instrText>
      </w:r>
      <w:r w:rsidR="00F86019"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3)</w:t>
      </w:r>
      <w:r w:rsidR="00F86019"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Tumor </w:t>
      </w:r>
      <w:r w:rsidR="00F86019" w:rsidRPr="00C86964">
        <w:rPr>
          <w:rFonts w:ascii="Times New Roman" w:hAnsi="Times New Roman" w:cs="Times New Roman"/>
          <w:sz w:val="24"/>
          <w:szCs w:val="24"/>
        </w:rPr>
        <w:t>vasculature expands</w:t>
      </w:r>
      <w:r w:rsidR="00BA4C7D" w:rsidRPr="00C86964">
        <w:rPr>
          <w:rFonts w:ascii="Times New Roman" w:hAnsi="Times New Roman" w:cs="Times New Roman"/>
          <w:sz w:val="24"/>
          <w:szCs w:val="24"/>
        </w:rPr>
        <w:t xml:space="preserve"> through a number of </w:t>
      </w:r>
      <w:r w:rsidR="007C2F1C" w:rsidRPr="00C86964">
        <w:rPr>
          <w:rFonts w:ascii="Times New Roman" w:hAnsi="Times New Roman" w:cs="Times New Roman"/>
          <w:sz w:val="24"/>
          <w:szCs w:val="24"/>
        </w:rPr>
        <w:t>approaches</w:t>
      </w:r>
      <w:r w:rsidR="00BA4C7D" w:rsidRPr="00C86964">
        <w:rPr>
          <w:rFonts w:ascii="Times New Roman" w:hAnsi="Times New Roman" w:cs="Times New Roman"/>
          <w:sz w:val="24"/>
          <w:szCs w:val="24"/>
        </w:rPr>
        <w:t>:</w:t>
      </w:r>
      <w:r w:rsidR="005E1728" w:rsidRPr="00C86964">
        <w:rPr>
          <w:rFonts w:ascii="Times New Roman" w:hAnsi="Times New Roman" w:cs="Times New Roman"/>
          <w:sz w:val="24"/>
          <w:szCs w:val="24"/>
        </w:rPr>
        <w:t xml:space="preserve"> </w:t>
      </w:r>
      <w:r w:rsidR="00BA4C7D" w:rsidRPr="00C86964">
        <w:rPr>
          <w:rFonts w:ascii="Times New Roman" w:hAnsi="Times New Roman" w:cs="Times New Roman"/>
          <w:sz w:val="24"/>
          <w:szCs w:val="24"/>
        </w:rPr>
        <w:t xml:space="preserve">1. </w:t>
      </w:r>
      <w:r w:rsidR="000B406F" w:rsidRPr="00C86964">
        <w:rPr>
          <w:rFonts w:ascii="Times New Roman" w:hAnsi="Times New Roman" w:cs="Times New Roman"/>
          <w:sz w:val="24"/>
          <w:szCs w:val="24"/>
        </w:rPr>
        <w:t xml:space="preserve">The complexity of vascular networks </w:t>
      </w:r>
      <w:r w:rsidR="00BA4C7D" w:rsidRPr="00C86964">
        <w:rPr>
          <w:rFonts w:ascii="Times New Roman" w:hAnsi="Times New Roman" w:cs="Times New Roman"/>
          <w:sz w:val="24"/>
          <w:szCs w:val="24"/>
        </w:rPr>
        <w:t xml:space="preserve">grows through the creation of bridges or endothelial sprouts. 2. </w:t>
      </w:r>
      <w:r w:rsidR="00D50850" w:rsidRPr="00C86964">
        <w:rPr>
          <w:rFonts w:ascii="Times New Roman" w:hAnsi="Times New Roman" w:cs="Times New Roman"/>
          <w:sz w:val="24"/>
          <w:szCs w:val="24"/>
        </w:rPr>
        <w:t>Tumor arteries change and grow by introducing interstitial tissue columns into the lumen of previously present vasculature.</w:t>
      </w:r>
      <w:r w:rsidR="00BA4C7D" w:rsidRPr="00C86964">
        <w:rPr>
          <w:rFonts w:ascii="Times New Roman" w:hAnsi="Times New Roman" w:cs="Times New Roman"/>
          <w:sz w:val="24"/>
          <w:szCs w:val="24"/>
        </w:rPr>
        <w:t xml:space="preserve"> 3. </w:t>
      </w:r>
      <w:r w:rsidR="00FC45EE" w:rsidRPr="00C86964">
        <w:rPr>
          <w:rFonts w:ascii="Times New Roman" w:hAnsi="Times New Roman" w:cs="Times New Roman"/>
          <w:sz w:val="24"/>
          <w:szCs w:val="24"/>
        </w:rPr>
        <w:t xml:space="preserve">Endothelial cell progenitors called angioblasts shift from the peripheral blood or bone marrow, which develop into tumors and contribute to the endothelial coating of cancer arteries </w:t>
      </w:r>
      <w:r w:rsidR="00AD462C"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1097-0029(20010115)52:2&lt;182::AID-JEMT1004&gt;3.0.CO;2-M","ISSN":"1059-910X","abstract":"Abstract The mammary gland life cycle is exemplified by massive, physiologically dictated changes in cell number and composition, architecture, and functionality. These drastic upheavals, by necessity, also involve the mammary endothelium, which undergoes angiogenic expansion during pregnancy and lactation followed by ordered regression during involution. In this review, we summarise data obtained using the Mercox methyl methacrylate corrosion cast technique to analyse the mammary gland vasculature during normal development and carcinogenesis. Concomitant with epithelial cell expansion, the mammary vasculature grows during the first half of pregnancy by sprouting angiogenesis whereas the last half of pregnancy and lactation are characterised by the non-proliferative intussusceptive angiogenesis. The vasculature of the lactating gland is composed of a well-developed capillary meshwork enveloping the secretory alveoli with basket-like honeycomb structures. During involution, regression of the vasculature is achieved by regional collapse of the honeycomb structures, capillary retraction, and endothelial attenuation. This process appears partly to involve apoptosis. However, an additional mechanism involving remodelling without cell death, which we have termed angiomeiosis, must exist to explain the morphological observations. Interestingly, in mammary tumours of neuT transgenic mice, both sprouting and intussusceptive angiogenesis was observed simultaneously in the same nodules, a finding with potential implications for cancer therapy. The underlying molecular mechanisms controlling angiogenic modulation in the mammary gland, particularly angiogenic regression and the endothelial:parenchymal interplay, are poorly understood. However, the data summarised in this review indicate that precisely these molecular mechanisms offer novel alternatives for specific and effective treatment of breast cancer. Microsc. Res. Tech. 52:182?189, 2001. ? 2001 Wiley-Liss, Inc.","author":[{"dropping-particle":"","family":"Djonov","given":"Valentin","non-dropping-particle":"","parse-names":false,"suffix":""},{"dropping-particle":"","family":"Andres","given":"Anne-Catherine","non-dropping-particle":"","parse-names":false,"suffix":""},{"dropping-particle":"","family":"Ziemiecki","given":"Andrew","non-dropping-particle":"","parse-names":false,"suffix":""}],"container-title":"Microscopy Research and Technique","id":"ITEM-1","issue":"2","issued":{"date-parts":[["2001","1","15"]]},"note":"https://doi.org/10.1002/1097-0029(20010115)52:23.0.CO;2-M","page":"182-189","publisher":"John Wiley &amp; Sons, Ltd","title":"Vascular remodelling during the normal and malignant life cycle of the mammary gland","type":"article-journal","volume":"52"},"uris":["http://www.mendeley.com/documents/?uuid=3cb5cf04-a7b0-4c53-9a68-f1e64856bc05"]}],"mendeley":{"formattedCitation":"(14)","plainTextFormattedCitation":"(14)","previouslyFormattedCitation":"[14]"},"properties":{"noteIndex":0},"schema":"https://github.com/citation-style-language/schema/raw/master/csl-citation.json"}</w:instrText>
      </w:r>
      <w:r w:rsidR="00AD462C"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4)</w:t>
      </w:r>
      <w:r w:rsidR="00AD462C"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14549A" w:rsidRPr="0014549A">
        <w:rPr>
          <w:rFonts w:ascii="Times New Roman" w:hAnsi="Times New Roman" w:cs="Times New Roman"/>
          <w:sz w:val="24"/>
          <w:szCs w:val="24"/>
        </w:rPr>
        <w:t>In order to initiate distant metastasis, the tumor cells are required to undergo a series of sequential steps, including intravasation into the bloodstream, arrest at a secondary site, extravasation into the surrounding tissue, and subsequent colonization of the local microenvironment.</w:t>
      </w:r>
      <w:r w:rsidR="00BA4C7D" w:rsidRPr="00C86964">
        <w:rPr>
          <w:rFonts w:ascii="Times New Roman" w:hAnsi="Times New Roman" w:cs="Times New Roman"/>
          <w:sz w:val="24"/>
          <w:szCs w:val="24"/>
        </w:rPr>
        <w:t xml:space="preserve"> (Figure 1)</w:t>
      </w:r>
      <w:r w:rsidR="00AD462C" w:rsidRPr="00C86964">
        <w:rPr>
          <w:rFonts w:ascii="Times New Roman" w:hAnsi="Times New Roman" w:cs="Times New Roman"/>
          <w:sz w:val="24"/>
          <w:szCs w:val="24"/>
        </w:rPr>
        <w:t>. The interactions between tumo</w:t>
      </w:r>
      <w:r w:rsidR="00BA4C7D" w:rsidRPr="00C86964">
        <w:rPr>
          <w:rFonts w:ascii="Times New Roman" w:hAnsi="Times New Roman" w:cs="Times New Roman"/>
          <w:sz w:val="24"/>
          <w:szCs w:val="24"/>
        </w:rPr>
        <w:t>r cells (TC), endothelial cells (EC), fibroblasts, and infiltrating inflammatory cells (IC), such as macrophages, as well as the extracellular matrix, result in these metastasis phases. Micr</w:t>
      </w:r>
      <w:r w:rsidR="00AD462C" w:rsidRPr="00C86964">
        <w:rPr>
          <w:rFonts w:ascii="Times New Roman" w:hAnsi="Times New Roman" w:cs="Times New Roman"/>
          <w:sz w:val="24"/>
          <w:szCs w:val="24"/>
        </w:rPr>
        <w:t>ophages contribute to both tumo</w:t>
      </w:r>
      <w:r w:rsidR="00BA4C7D" w:rsidRPr="00C86964">
        <w:rPr>
          <w:rFonts w:ascii="Times New Roman" w:hAnsi="Times New Roman" w:cs="Times New Roman"/>
          <w:sz w:val="24"/>
          <w:szCs w:val="24"/>
        </w:rPr>
        <w:t>r angiogenesis and proliferation.</w:t>
      </w:r>
    </w:p>
    <w:p w14:paraId="26C18FE2" w14:textId="21C2EE68" w:rsidR="00173DB4"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lastRenderedPageBreak/>
        <w:t>Instead of producing immune responses against them, tumor-associated macrophages secrete growth factors that</w:t>
      </w:r>
      <w:r w:rsidR="00AD462C" w:rsidRPr="00C86964">
        <w:rPr>
          <w:rFonts w:ascii="Times New Roman" w:hAnsi="Times New Roman" w:cs="Times New Roman"/>
          <w:sz w:val="24"/>
          <w:szCs w:val="24"/>
        </w:rPr>
        <w:t xml:space="preserve"> aid in the development of tumo</w:t>
      </w:r>
      <w:r w:rsidRPr="00C86964">
        <w:rPr>
          <w:rFonts w:ascii="Times New Roman" w:hAnsi="Times New Roman" w:cs="Times New Roman"/>
          <w:sz w:val="24"/>
          <w:szCs w:val="24"/>
        </w:rPr>
        <w:t>rs. They aid in the development of the tumor by influencing endothelial cells and encouraging neovascularization</w:t>
      </w:r>
      <w:r w:rsidR="00AD462C" w:rsidRPr="00C86964">
        <w:rPr>
          <w:rFonts w:ascii="Times New Roman" w:hAnsi="Times New Roman" w:cs="Times New Roman"/>
          <w:sz w:val="24"/>
          <w:szCs w:val="24"/>
        </w:rPr>
        <w:t xml:space="preserve"> </w:t>
      </w:r>
      <w:r w:rsidR="00AD462C"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ISSN":"1078-0432","abstract":"Purpose: Cationic liposomes have been shown to selectively target tumor endothelial cells. Therefore, the encapsulation of antineoplastic drugs into cationic liposomes is a promising tool to improve selective drug delivery by targeting tumor vasculature. It was the aim of our study to evaluate tumor selectivity and antitumoral efficacy of paclitaxel encapsulated in cationic liposomes in comparison with the free drug paclitaxel (Taxol®) in vivo.Experimental Design: Experiments evaluating tumor selectivity were carried out in male Syrian golden hamsters bearing the amelanotic hamster melanoma A-Mel-3 in dorsal skinfold preparations. Growth of tumor cells was observed after s.c. inoculation (day 0). On days 5, 7, 9, 12, 14, and 16, animals were treated by continuous i.v. infusion over 90 min with 5% glucose, Taxol®, unloaded cationic liposomes, or paclitaxel encapsulated into cationic liposomes (LipoPac), respectively (lipid dose, 150 mg/kg body weight; paclitaxel dose, 5 mg/kg body weight). Tumor volumes and presence of regional lymph node metastases were quantified.Results: Vascular targeting of rhodamine-labeled cationic liposomes was maintained after encapsulation of paclitaxel as revealed by in vivo fluorescence microscopy (ratio of dye concentration, tumor:normal tissue = 3:1). The s.c. tumor growth revealed a remarkable retardation of tumor growth after treatment with LipoPac (1.7 ± 0.3 cm3). In contrast, control tumors showed exponential tumor growth [tumor volume at the end of the observation period (mean ± SE): 5% glucose, 17.7 ± 1.9 cm3; unloaded cationic liposomes, 10.0 ± 1.6 cm3; Taxol®, 10.7 ± 1.7 cm3]. In addition, the appearance of regional lymph node metastases was significantly delayed by treatment with paclitaxel encapsulated into cationic liposomes in comparison with all other groups.Conclusions: The data suggest that cationic liposomes are a powerful tool for selective and efficient drug delivery to tumor microvessels. This may serve as proof of the concept of neovascular tumor targeting therapy by cationic liposomes.","author":[{"dropping-particle":"","family":"Schmitt-Sody","given":"Marcus","non-dropping-particle":"","parse-names":false,"suffix":""},{"dropping-particle":"","family":"Strieth","given":"Sebastian","non-dropping-particle":"","parse-names":false,"suffix":""},{"dropping-particle":"","family":"Krasnici","given":"Senat","non-dropping-particle":"","parse-names":false,"suffix":""},{"dropping-particle":"","family":"Sauer","given":"Birgitta","non-dropping-particle":"","parse-names":false,"suffix":""},{"dropping-particle":"","family":"Schulze","given":"Brita","non-dropping-particle":"","parse-names":false,"suffix":""},{"dropping-particle":"","family":"Teifel","given":"Michael","non-dropping-particle":"","parse-names":false,"suffix":""},{"dropping-particle":"","family":"Michaelis","given":"Uwe","non-dropping-particle":"","parse-names":false,"suffix":""},{"dropping-particle":"","family":"Naujoks","given":"Kurt","non-dropping-particle":"","parse-names":false,"suffix":""},{"dropping-particle":"","family":"Dellian","given":"Marc","non-dropping-particle":"","parse-names":false,"suffix":""}],"container-title":"Clinical Cancer Research","id":"ITEM-1","issue":"6","issued":{"date-parts":[["2003","6","1"]]},"page":"2335-2341","title":"Neovascular Targeting Therapy: Paclitaxel Encapsulated in Cationic Liposomes Improves Antitumoral Efficacy1","type":"article-journal","volume":"9"},"uris":["http://www.mendeley.com/documents/?uuid=bddeabb6-4755-4aa6-ab08-84c6e09bfbf4"]}],"mendeley":{"formattedCitation":"(15)","plainTextFormattedCitation":"(15)","previouslyFormattedCitation":"[15]"},"properties":{"noteIndex":0},"schema":"https://github.com/citation-style-language/schema/raw/master/csl-citation.json"}</w:instrText>
      </w:r>
      <w:r w:rsidR="00AD462C"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5)</w:t>
      </w:r>
      <w:r w:rsidR="00AD462C"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r w:rsidR="00711B47" w:rsidRPr="00C86964">
        <w:rPr>
          <w:rFonts w:ascii="Times New Roman" w:hAnsi="Times New Roman" w:cs="Times New Roman"/>
          <w:sz w:val="24"/>
          <w:szCs w:val="24"/>
        </w:rPr>
        <w:t xml:space="preserve"> </w:t>
      </w:r>
      <w:r w:rsidRPr="00C86964">
        <w:rPr>
          <w:rFonts w:ascii="Times New Roman" w:hAnsi="Times New Roman" w:cs="Times New Roman"/>
          <w:sz w:val="24"/>
          <w:szCs w:val="24"/>
        </w:rPr>
        <w:t>The traditional understanding of tumor growth and progression has been significantly altered by studies that have revealed that these enzymes target a variety of substrates and regulate a number of processes that are crucial for cell life and death in all organisms. These findings also show that these enzymes promote tumor evolution.</w:t>
      </w:r>
    </w:p>
    <w:p w14:paraId="6AB994C2" w14:textId="77777777" w:rsidR="000D65EF" w:rsidRPr="00C86964" w:rsidRDefault="000D65EF" w:rsidP="003869B5">
      <w:pPr>
        <w:jc w:val="both"/>
        <w:rPr>
          <w:rFonts w:ascii="Times New Roman" w:hAnsi="Times New Roman" w:cs="Times New Roman"/>
          <w:sz w:val="24"/>
          <w:szCs w:val="24"/>
        </w:rPr>
      </w:pPr>
      <w:r w:rsidRPr="00C86964">
        <w:rPr>
          <w:rFonts w:ascii="Times New Roman" w:hAnsi="Times New Roman" w:cs="Times New Roman"/>
          <w:noProof/>
          <w:sz w:val="24"/>
          <w:szCs w:val="24"/>
        </w:rPr>
        <w:drawing>
          <wp:inline distT="0" distB="0" distL="0" distR="0" wp14:anchorId="31137881" wp14:editId="5302B41F">
            <wp:extent cx="5943600" cy="34798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943600" cy="3479800"/>
                    </a:xfrm>
                    <a:prstGeom prst="rect">
                      <a:avLst/>
                    </a:prstGeom>
                  </pic:spPr>
                </pic:pic>
              </a:graphicData>
            </a:graphic>
          </wp:inline>
        </w:drawing>
      </w:r>
    </w:p>
    <w:p w14:paraId="6C8CD780" w14:textId="77777777" w:rsidR="00BD3B1D" w:rsidRPr="00C86964" w:rsidRDefault="00BD3B1D" w:rsidP="003869B5">
      <w:pPr>
        <w:jc w:val="both"/>
        <w:rPr>
          <w:rFonts w:ascii="Times New Roman" w:hAnsi="Times New Roman" w:cs="Times New Roman"/>
          <w:b/>
          <w:sz w:val="24"/>
          <w:szCs w:val="24"/>
        </w:rPr>
      </w:pPr>
      <w:r w:rsidRPr="00C86964">
        <w:rPr>
          <w:rFonts w:ascii="Times New Roman" w:hAnsi="Times New Roman" w:cs="Times New Roman"/>
          <w:b/>
          <w:sz w:val="24"/>
          <w:szCs w:val="24"/>
        </w:rPr>
        <w:t xml:space="preserve">Figure 1. </w:t>
      </w:r>
      <w:r w:rsidR="000D65EF" w:rsidRPr="00C86964">
        <w:rPr>
          <w:rFonts w:ascii="Times New Roman" w:hAnsi="Times New Roman" w:cs="Times New Roman"/>
          <w:sz w:val="24"/>
          <w:szCs w:val="24"/>
        </w:rPr>
        <w:t>The schematic view of mechanism of tumor cells</w:t>
      </w:r>
      <w:r w:rsidR="00007178" w:rsidRPr="00C86964">
        <w:rPr>
          <w:rFonts w:ascii="Times New Roman" w:hAnsi="Times New Roman" w:cs="Times New Roman"/>
          <w:sz w:val="24"/>
          <w:szCs w:val="24"/>
        </w:rPr>
        <w:t xml:space="preserve"> dispersing and colonizing</w:t>
      </w:r>
      <w:r w:rsidR="000D65EF" w:rsidRPr="00C86964">
        <w:rPr>
          <w:rFonts w:ascii="Times New Roman" w:hAnsi="Times New Roman" w:cs="Times New Roman"/>
          <w:sz w:val="24"/>
          <w:szCs w:val="24"/>
        </w:rPr>
        <w:t>.</w:t>
      </w:r>
    </w:p>
    <w:p w14:paraId="72344175" w14:textId="3D7842DA" w:rsidR="003869B5" w:rsidRPr="00C86964" w:rsidRDefault="00D065CE" w:rsidP="003869B5">
      <w:pPr>
        <w:jc w:val="both"/>
        <w:rPr>
          <w:rFonts w:ascii="Times New Roman" w:hAnsi="Times New Roman" w:cs="Times New Roman"/>
          <w:b/>
          <w:sz w:val="24"/>
          <w:szCs w:val="24"/>
        </w:rPr>
      </w:pPr>
      <w:r w:rsidRPr="00C86964">
        <w:rPr>
          <w:rFonts w:ascii="Times New Roman" w:hAnsi="Times New Roman" w:cs="Times New Roman"/>
          <w:b/>
          <w:sz w:val="24"/>
          <w:szCs w:val="24"/>
        </w:rPr>
        <w:t>PROTEASES:</w:t>
      </w:r>
      <w:r w:rsidR="00DB6954" w:rsidRPr="00C86964">
        <w:rPr>
          <w:rFonts w:ascii="Times New Roman" w:hAnsi="Times New Roman" w:cs="Times New Roman"/>
          <w:b/>
          <w:sz w:val="24"/>
          <w:szCs w:val="24"/>
        </w:rPr>
        <w:t xml:space="preserve"> ROLE AND FUNCTION IN </w:t>
      </w:r>
      <w:r w:rsidRPr="00C86964">
        <w:rPr>
          <w:rFonts w:ascii="Times New Roman" w:hAnsi="Times New Roman" w:cs="Times New Roman"/>
          <w:b/>
          <w:sz w:val="24"/>
          <w:szCs w:val="24"/>
        </w:rPr>
        <w:t>TUMOR GROWTH AND METASTASIS</w:t>
      </w:r>
      <w:r w:rsidR="00DB6954" w:rsidRPr="00C86964">
        <w:rPr>
          <w:rFonts w:ascii="Times New Roman" w:hAnsi="Times New Roman" w:cs="Times New Roman"/>
          <w:b/>
          <w:sz w:val="24"/>
          <w:szCs w:val="24"/>
        </w:rPr>
        <w:t xml:space="preserve"> </w:t>
      </w:r>
      <w:r w:rsidR="00173DB4" w:rsidRPr="00C86964">
        <w:rPr>
          <w:rFonts w:ascii="Times New Roman" w:hAnsi="Times New Roman" w:cs="Times New Roman"/>
          <w:b/>
          <w:sz w:val="24"/>
          <w:szCs w:val="24"/>
        </w:rPr>
        <w:t xml:space="preserve"> </w:t>
      </w:r>
    </w:p>
    <w:p w14:paraId="59C01E5D" w14:textId="3F2CD5C2"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The term "cancer </w:t>
      </w:r>
      <w:r w:rsidR="00DB6954" w:rsidRPr="00C86964">
        <w:rPr>
          <w:rFonts w:ascii="Times New Roman" w:hAnsi="Times New Roman" w:cs="Times New Roman"/>
          <w:sz w:val="24"/>
          <w:szCs w:val="24"/>
        </w:rPr>
        <w:t>degradome</w:t>
      </w:r>
      <w:r w:rsidRPr="00C86964">
        <w:rPr>
          <w:rFonts w:ascii="Times New Roman" w:hAnsi="Times New Roman" w:cs="Times New Roman"/>
          <w:sz w:val="24"/>
          <w:szCs w:val="24"/>
        </w:rPr>
        <w:t>" refers to the action of a group of peptides (proteases) implicated in the development of cancer. At first, invasion and metastasis were thought to be late stages of the cancer growth process, involving proteases</w:t>
      </w:r>
      <w:r w:rsidR="0054539F" w:rsidRPr="00C86964">
        <w:rPr>
          <w:rFonts w:ascii="Times New Roman" w:hAnsi="Times New Roman" w:cs="Times New Roman"/>
          <w:sz w:val="24"/>
          <w:szCs w:val="24"/>
        </w:rPr>
        <w:t xml:space="preserve"> </w:t>
      </w:r>
      <w:r w:rsidR="0054539F"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5897/BMBR11.027","author":[{"dropping-particle":"","family":"Rakash","given":"Syed","non-dropping-particle":"","parse-names":false,"suffix":""}],"container-title":"Biotechnology and Molecular Biology Reviews","id":"ITEM-1","issued":{"date-parts":[["2012","10","31"]]},"page":"90-101","title":"Role of proteases in cancer: A review","type":"article-journal","volume":"7"},"uris":["http://www.mendeley.com/documents/?uuid=ab00e411-8b94-4256-bac0-0ce93aa1fb9e"]}],"mendeley":{"formattedCitation":"(16)","plainTextFormattedCitation":"(16)","previouslyFormattedCitation":"[16]"},"properties":{"noteIndex":0},"schema":"https://github.com/citation-style-language/schema/raw/master/csl-citation.json"}</w:instrText>
      </w:r>
      <w:r w:rsidR="0054539F"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6)</w:t>
      </w:r>
      <w:r w:rsidR="0054539F" w:rsidRPr="00C86964">
        <w:rPr>
          <w:rFonts w:ascii="Times New Roman" w:hAnsi="Times New Roman" w:cs="Times New Roman"/>
          <w:sz w:val="24"/>
          <w:szCs w:val="24"/>
        </w:rPr>
        <w:fldChar w:fldCharType="end"/>
      </w:r>
      <w:r w:rsidRPr="00C86964">
        <w:rPr>
          <w:rFonts w:ascii="Times New Roman" w:hAnsi="Times New Roman" w:cs="Times New Roman"/>
          <w:sz w:val="24"/>
          <w:szCs w:val="24"/>
        </w:rPr>
        <w:t>. Yet, investigations have shown that invasion and metastasis are not just late-stage occurrences but may also happen early on. Moreover, other processes involved in the advancement of cancer, such as the cell proliferation, the  apoptosis, the participation of white blood cells, angiogenesis, and the formation of multi-drug resistance, are also protease dependent</w:t>
      </w:r>
      <w:r w:rsidR="0054539F" w:rsidRPr="00C86964">
        <w:rPr>
          <w:rFonts w:ascii="Times New Roman" w:hAnsi="Times New Roman" w:cs="Times New Roman"/>
          <w:sz w:val="24"/>
          <w:szCs w:val="24"/>
        </w:rPr>
        <w:t xml:space="preserve"> </w:t>
      </w:r>
      <w:r w:rsidR="0054539F"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cancers13174363","ISBN":"2072-6694","abstract":"The ability of tumor cells to evade apoptosis is established as one of the hallmarks of cancer. The deregulation of apoptotic pathways conveys a survival advantage enabling cancer cells to develop multi-drug resistance (MDR), a complex tumor phenotype referring to concurrent resistance toward agents with different function and/or structure. Proteins implicated in the intrinsic pathway of apoptosis, including the Bcl-2 superfamily and Inhibitors of Apoptosis (IAP) family members, as well as their regulator, tumor suppressor p53, have been implicated in the development of MDR in many cancer types. The PI3K/AKT pathway is pivotal in promoting survival and proliferation and is often overactive in MDR tumors. In addition, the tumor microenvironment, particularly factors secreted by cancer-associated fibroblasts, can inhibit apoptosis in cancer cells and reduce the effectiveness of different anti-cancer drugs. In this review, we describe the main alterations that occur in apoptosis-and related pathways to promote MDR. We also summarize the main therapeutic approaches against resistant tumors, including agents targeting Bcl-2 family members, small molecule inhibitors against IAPs or AKT and agents of natural origin that may be used as monotherapy or in combination with conventional therapeutics. Finally, we highlight the potential of therapeutic exploitation of epigenetic modifications to reverse the MDR phenotype.","author":[{"dropping-particle":"","family":"Neophytou","given":"Christiana M","non-dropping-particle":"","parse-names":false,"suffix":""},{"dropping-particle":"","family":"Trougakos","given":"Ioannis P","non-dropping-particle":"","parse-names":false,"suffix":""},{"dropping-particle":"","family":"Erin","given":"Nuray","non-dropping-particle":"","parse-names":false,"suffix":""},{"dropping-particle":"","family":"Papageorgis","given":"Panagiotis","non-dropping-particle":"","parse-names":false,"suffix":""}],"container-title":"Cancers","id":"ITEM-1","issue":"17","issued":{"date-parts":[["2021"]]},"title":"Apoptosis Deregulation and the Development of Cancer Multi-Drug Resistance","type":"article","volume":"13"},"uris":["http://www.mendeley.com/documents/?uuid=df6f1f2f-f72a-470e-80a5-683bbe0f80f9"]}],"mendeley":{"formattedCitation":"(17)","plainTextFormattedCitation":"(17)","previouslyFormattedCitation":"[17]"},"properties":{"noteIndex":0},"schema":"https://github.com/citation-style-language/schema/raw/master/csl-citation.json"}</w:instrText>
      </w:r>
      <w:r w:rsidR="0054539F"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7)</w:t>
      </w:r>
      <w:r w:rsidR="0054539F"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14549A" w:rsidRPr="0014549A">
        <w:rPr>
          <w:rFonts w:ascii="Times New Roman" w:hAnsi="Times New Roman" w:cs="Times New Roman"/>
          <w:sz w:val="24"/>
          <w:szCs w:val="24"/>
        </w:rPr>
        <w:t xml:space="preserve">Proteases are involved in many aspects of cancer development, including the control of cell growth and death, the recruitment of immune system cells, the promotion of blood vessel growth, and the generation of treatment resistance </w:t>
      </w:r>
      <w:r w:rsidR="0054539F"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4161/cam.20419","ISSN":"1933-6918","author":[{"dropping-particle":"","family":"Tripathi","given":"Manisha","non-dropping-particle":"","parse-names":false,"suffix":""},{"dropping-particle":"","family":"Billet","given":"Sandrine","non-dropping-particle":"","parse-names":false,"suffix":""},{"dropping-particle":"","family":"Bhowmick","given":"Neil A","non-dropping-particle":"","parse-names":false,"suffix":""}],"container-title":"Cell Adhesion &amp; Migration","id":"ITEM-1","issue":"3","issued":{"date-parts":[["2012","5","1"]]},"note":"doi: 10.4161/cam.20419","page":"231-235","publisher":"Taylor &amp; Francis","title":"Understanding the role of stromal fibroblasts in cancer progression","type":"article-journal","volume":"6"},"uris":["http://www.mendeley.com/documents/?uuid=712df5d1-a4c8-4146-b84a-4ec29d6ba2f3"]}],"mendeley":{"formattedCitation":"(18)","plainTextFormattedCitation":"(18)","previouslyFormattedCitation":"[18]"},"properties":{"noteIndex":0},"schema":"https://github.com/citation-style-language/schema/raw/master/csl-citation.json"}</w:instrText>
      </w:r>
      <w:r w:rsidR="0054539F"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8)</w:t>
      </w:r>
      <w:r w:rsidR="0054539F"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2A54E4" w:rsidRPr="00C86964">
        <w:rPr>
          <w:rFonts w:ascii="Times New Roman" w:hAnsi="Times New Roman" w:cs="Times New Roman"/>
          <w:sz w:val="24"/>
          <w:szCs w:val="24"/>
        </w:rPr>
        <w:t>In vitro and animal models suggested that proteases play a critical role in a number of pathways underlying the development of cancer.</w:t>
      </w:r>
    </w:p>
    <w:p w14:paraId="3A59AF2D" w14:textId="77777777" w:rsidR="003869B5" w:rsidRPr="00C86964" w:rsidRDefault="00173DB4" w:rsidP="003869B5">
      <w:pPr>
        <w:jc w:val="both"/>
        <w:rPr>
          <w:rFonts w:ascii="Times New Roman" w:hAnsi="Times New Roman" w:cs="Times New Roman"/>
          <w:b/>
          <w:sz w:val="24"/>
          <w:szCs w:val="24"/>
        </w:rPr>
      </w:pPr>
      <w:r w:rsidRPr="00C86964">
        <w:rPr>
          <w:rFonts w:ascii="Times New Roman" w:hAnsi="Times New Roman" w:cs="Times New Roman"/>
          <w:b/>
          <w:sz w:val="24"/>
          <w:szCs w:val="24"/>
        </w:rPr>
        <w:lastRenderedPageBreak/>
        <w:t xml:space="preserve">Cysteine proteases </w:t>
      </w:r>
    </w:p>
    <w:p w14:paraId="1DA21F93" w14:textId="26347A76"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A cysteine residue in the active site distinguishes the varied group of proteolytic enzymes known as mammalian cysteine proteases</w:t>
      </w:r>
      <w:r w:rsidR="0054539F" w:rsidRPr="00C86964">
        <w:rPr>
          <w:rFonts w:ascii="Times New Roman" w:hAnsi="Times New Roman" w:cs="Times New Roman"/>
          <w:sz w:val="24"/>
          <w:szCs w:val="24"/>
        </w:rPr>
        <w:t xml:space="preserve"> </w:t>
      </w:r>
      <w:r w:rsidR="0054539F"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46/annurev.biophys.28.1.181","ISSN":"1056-8700","abstract":"? Abstract?A significant number of exciting papain-like cysteine protease structures have been determined by crystallographic methods over the last several years. This trove of data allows for an analysis of the structural features that empower these molecules as they efficiently carry out their specialized tasks. Although the structure of the paradigm for the family, papain, has been known for twenty years, recent efforts have reaped several structures of specialized mammalian enzymes. This review first covers the commonalities of architecture and purpose of the papain-like cysteine proteases. From that broad platform, each of the lysosomal enzymes for which there is an X-ray structure (or structures) is then examined to gain an understanding of what structural features are used to customize specificity and activity. Structure-based design of inhibitors to control pathological cysteine protease activity will also be addressed.","author":[{"dropping-particle":"","family":"McGrath","given":"Mary E","non-dropping-particle":"","parse-names":false,"suffix":""}],"container-title":"Annual Review of Biophysics and Biomolecular Structure","id":"ITEM-1","issue":"1","issued":{"date-parts":[["1999","6","1"]]},"note":"doi: 10.1146/annurev.biophys.28.1.181","page":"181-204","publisher":"Annual Reviews","title":"THE LYSOSOMAL CYSTEINE PROTEASES","type":"article-journal","volume":"28"},"uris":["http://www.mendeley.com/documents/?uuid=c053f422-e865-409e-97eb-19c83e66de25"]}],"mendeley":{"formattedCitation":"(19)","plainTextFormattedCitation":"(19)","previouslyFormattedCitation":"[19]"},"properties":{"noteIndex":0},"schema":"https://github.com/citation-style-language/schema/raw/master/csl-citation.json"}</w:instrText>
      </w:r>
      <w:r w:rsidR="0054539F"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19)</w:t>
      </w:r>
      <w:r w:rsidR="0054539F"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In pathological circumstances, they are released by various cell types and may be </w:t>
      </w:r>
      <w:r w:rsidR="0054539F" w:rsidRPr="00C86964">
        <w:rPr>
          <w:rFonts w:ascii="Times New Roman" w:hAnsi="Times New Roman" w:cs="Times New Roman"/>
          <w:sz w:val="24"/>
          <w:szCs w:val="24"/>
        </w:rPr>
        <w:t>localized</w:t>
      </w:r>
      <w:r w:rsidRPr="00C86964">
        <w:rPr>
          <w:rFonts w:ascii="Times New Roman" w:hAnsi="Times New Roman" w:cs="Times New Roman"/>
          <w:sz w:val="24"/>
          <w:szCs w:val="24"/>
        </w:rPr>
        <w:t xml:space="preserve"> in the lysosome or the cytoplasm</w:t>
      </w:r>
      <w:r w:rsidR="0054539F" w:rsidRPr="00C86964">
        <w:rPr>
          <w:rFonts w:ascii="Times New Roman" w:hAnsi="Times New Roman" w:cs="Times New Roman"/>
          <w:sz w:val="24"/>
          <w:szCs w:val="24"/>
        </w:rPr>
        <w:t xml:space="preserve"> </w:t>
      </w:r>
      <w:r w:rsidR="0054539F"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89/fphar.2016.00107","ISSN":"1663-9812","abstract":"Proteolytic enzymes are crucial for a variety of biological processes in organisms ranging from lower (virus, bacteria, and parasite) to the higher organisms (mammals). Proteases cleave proteins into smaller fragments by catalyzing peptide bonds hydrolysis. Proteases are classified according to their catalytic site, and distributed into four major classes: cysteine proteases, serine proteases, aspartic proteases, and metalloproteases. This review will cover only cysteine proteases, papain family enzymes which are involved in multiple functions such as extracellular matrix turnover, antigen presentation, processing events, digestion, immune invasion, hemoglobin hydrolysis, parasite invasion, parasite egress, and processing surface proteins. Therefore, they are promising drug targets for various diseases. For preventing unwanted digestion, cysteine proteases are synthesized as zymogens, and contain a prodomain (regulatory) and a mature domain (catalytic). The prodomain acts as an endogenous inhibitor of the mature enzyme. For activation of the mature enzyme, removal of the prodomain is necessary and achieved by different modes. The pro-mature domain interaction can be categorized as protein–protein interactions (PPIs) and may be targeted in a range of diseases. Cysteine protease inhibitors are available that can block the active site but no such inhibitor available yet that can be targeted to block the pro-mature domain interactions and prevent it activation. This review specifically highlights the modes of activation (processing) of papain family enzymes, which involve auto-activation, trans-activation and also clarifies the future aspects of targeting PPIs to prevent the activation of cysteine proteases.","author":[{"dropping-particle":"","family":"Verma","given":"Sonia","non-dropping-particle":"","parse-names":false,"suffix":""},{"dropping-particle":"","family":"Dixit","given":"Rajnikant","non-dropping-particle":"","parse-names":false,"suffix":""},{"dropping-particle":"","family":"Pandey","given":"Kailash C","non-dropping-particle":"","parse-names":false,"suffix":""}],"container-title":"Frontiers in Pharmacology","id":"ITEM-1","issued":{"date-parts":[["2016"]]},"title":"Cysteine Proteases: Modes of Activation and Future Prospects as Pharmacological Targets","type":"article-journal","volume":"7"},"uris":["http://www.mendeley.com/documents/?uuid=bf715c50-b96e-4648-a9fa-becac9f2b9b6"]}],"mendeley":{"formattedCitation":"(20)","plainTextFormattedCitation":"(20)","previouslyFormattedCitation":"[20]"},"properties":{"noteIndex":0},"schema":"https://github.com/citation-style-language/schema/raw/master/csl-citation.json"}</w:instrText>
      </w:r>
      <w:r w:rsidR="0054539F"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0)</w:t>
      </w:r>
      <w:r w:rsidR="0054539F"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Cysteine proteases mediate both broad processes like the catabolism of intracellular proteins and </w:t>
      </w:r>
      <w:r w:rsidR="0054539F" w:rsidRPr="00C86964">
        <w:rPr>
          <w:rFonts w:ascii="Times New Roman" w:hAnsi="Times New Roman" w:cs="Times New Roman"/>
          <w:sz w:val="24"/>
          <w:szCs w:val="24"/>
        </w:rPr>
        <w:t>specialized</w:t>
      </w:r>
      <w:r w:rsidRPr="00C86964">
        <w:rPr>
          <w:rFonts w:ascii="Times New Roman" w:hAnsi="Times New Roman" w:cs="Times New Roman"/>
          <w:sz w:val="24"/>
          <w:szCs w:val="24"/>
        </w:rPr>
        <w:t xml:space="preserve"> processes like the selective activation of signaling molecules or the destruction of extracellular proteins</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0040-4020(76)80040-3","ISSN":"0040-4020","abstract":"The cysteine proteinases form a group of enzymes which depend for their activity on the thiol group of a cysteine residue. They occur in mammals plants and bacteria and fulfil a wide variety of functions. This report focuses attention on the plant proteinases, papain, ficin and stem-bromelain, and streptococcal proteinase from haemolytic streptococci. Papain is the most extensively studied member of this family and its tertiary structure is known. The review highlights therefore the present state of knowledge of the structure, specificity and mechanism of action of this enzyme.","author":[{"dropping-particle":"","family":"Lowe","given":"G","non-dropping-particle":"","parse-names":false,"suffix":""}],"container-title":"Tetrahedron","id":"ITEM-1","issue":"3","issued":{"date-parts":[["1976"]]},"page":"291-302","title":"The Cysteine proteinases","type":"article-journal","volume":"32"},"uris":["http://www.mendeley.com/documents/?uuid=886171df-1cd6-4259-b732-487ee2ca42c8"]}],"mendeley":{"formattedCitation":"(21)","plainTextFormattedCitation":"(21)","previouslyFormattedCitation":"[21]"},"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1)</w:t>
      </w:r>
      <w:r w:rsidR="007D3687"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A42D75" w:rsidRPr="00C86964">
        <w:rPr>
          <w:rFonts w:ascii="Times New Roman" w:hAnsi="Times New Roman" w:cs="Times New Roman"/>
          <w:sz w:val="24"/>
          <w:szCs w:val="24"/>
        </w:rPr>
        <w:t>Several investigations have revealed an association involving lysosomal cysteine protein protease activity and the growth of tumors</w:t>
      </w:r>
      <w:r w:rsidRPr="00C86964">
        <w:rPr>
          <w:rFonts w:ascii="Times New Roman" w:hAnsi="Times New Roman" w:cs="Times New Roman"/>
          <w:sz w:val="24"/>
          <w:szCs w:val="24"/>
        </w:rPr>
        <w:t>. Both internal and extracellular matrix (ECM) proteins may be broken down by the cathepsin family of cysteine proteases</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S1535-6108(04)00111-4","ISSN":"1535-6108","abstract":"Tumors develop through successive stages characterized by changes in gene expression and protein function. Gene expression profiling of pancreatic islet tumors in a mouse model of cancer revealed upregulation of cathepsin cysteine proteases. Cathepsin activity was assessed using chemical probes allowing biochemical and in vivo imaging, revealing increased activity associated with the angiogenic vasculature and invasive fronts of carcinomas, and differential expression in immune, endothelial, and cancer cells. A broad-spectrum cysteine cathepsin inhibitor was used to pharmacologically knock out cathepsin function at different stages of tumorigenesis, impairing angiogenic switching in progenitor lesions, as well as tumor growth, vascularity, and invasiveness. Cysteine cathepsins are also upregulated during HPV16-induced cervical carcinogenesis, further encouraging consideration of this protease family as a therapeutic target in human cancers.","author":[{"dropping-particle":"","family":"Joyce","given":"Johanna A","non-dropping-particle":"","parse-names":false,"suffix":""},{"dropping-particle":"","family":"Baruch","given":"Amos","non-dropping-particle":"","parse-names":false,"suffix":""},{"dropping-particle":"","family":"Chehade","given":"Kareem","non-dropping-particle":"","parse-names":false,"suffix":""},{"dropping-particle":"","family":"Meyer-Morse","given":"Nicole","non-dropping-particle":"","parse-names":false,"suffix":""},{"dropping-particle":"","family":"Giraudo","given":"Enrico","non-dropping-particle":"","parse-names":false,"suffix":""},{"dropping-particle":"","family":"Tsai","given":"Fong-Ying","non-dropping-particle":"","parse-names":false,"suffix":""},{"dropping-particle":"","family":"Greenbaum","given":"Doron C","non-dropping-particle":"","parse-names":false,"suffix":""},{"dropping-particle":"","family":"Hager","given":"Jeffrey H","non-dropping-particle":"","parse-names":false,"suffix":""},{"dropping-particle":"","family":"Bogyo","given":"Matthew","non-dropping-particle":"","parse-names":false,"suffix":""},{"dropping-particle":"","family":"Hanahan","given":"Douglas","non-dropping-particle":"","parse-names":false,"suffix":""}],"container-title":"Cancer Cell","id":"ITEM-1","issue":"5","issued":{"date-parts":[["2004"]]},"page":"443-453","title":"Cathepsin cysteine proteases are effectors of invasive growth and angiogenesis during multistage tumorigenesis","type":"article-journal","volume":"5"},"uris":["http://www.mendeley.com/documents/?uuid=eb4f5578-6e3e-41f8-9beb-1301362d9428"]}],"mendeley":{"formattedCitation":"(22)","plainTextFormattedCitation":"(22)","previouslyFormattedCitation":"[22]"},"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2)</w:t>
      </w:r>
      <w:r w:rsidR="007D3687" w:rsidRPr="00C86964">
        <w:rPr>
          <w:rFonts w:ascii="Times New Roman" w:hAnsi="Times New Roman" w:cs="Times New Roman"/>
          <w:sz w:val="24"/>
          <w:szCs w:val="24"/>
        </w:rPr>
        <w:fldChar w:fldCharType="end"/>
      </w:r>
      <w:r w:rsidRPr="00C86964">
        <w:rPr>
          <w:rFonts w:ascii="Times New Roman" w:hAnsi="Times New Roman" w:cs="Times New Roman"/>
          <w:sz w:val="24"/>
          <w:szCs w:val="24"/>
        </w:rPr>
        <w:t>. The balance between endogenous inhibitors of cathepsins and activation of their inactive versions controls how they work</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cells9071679","ISBN":"2073-4409","abstract":"Cathepsins are the most abundant lysosomal proteases that are mainly found in acidicendo/lysosomal compartments where they play a vital role in intracellular protein degradation,energy metabolism, and immune responses among a host of other functions. The discovery thatcathepsins are secreted and remain functionally active outside of the lysosome has caused a paradigmshift. Contemporary research has unraveled many versatile functions of cathepsins in extralysosomallocations including cytosol and extracellular space. Nevertheless, extracellular cathepsins are majorlyupregulated in pathological states and are implicated in a wide range of diseases including cancerand cardiovascular diseases. Taking advantage of the dierential expression of the cathepsinsduring pathological conditions, much research is focused on using cathepsins as diagnostic markersand therapeutic targets. A tailored therapeutic approach using selective cathepsin inhibitors isconstantly emerging to be safe and ecient. Moreover, recent development of proteomic-basedapproaches for the identification of novel physiological substrates oers a major opportunity tounderstand the mechanism of cathepsin action. In this review, we summarize the available evidenceregarding the role of cathepsins in health and disease, discuss their potential as biomarkers ofdisease progression, and shed light on the potential of extracellular cathepsin inhibitors as safetherapeutic tools.","author":[{"dropping-particle":"","family":"Yadati","given":"Tulasi","non-dropping-particle":"","parse-names":false,"suffix":""},{"dropping-particle":"","family":"Houben","given":"Tom","non-dropping-particle":"","parse-names":false,"suffix":""},{"dropping-particle":"","family":"Bitorina","given":"Albert","non-dropping-particle":"","parse-names":false,"suffix":""},{"dropping-particle":"","family":"Shiri-Sverdlov","given":"Ronit","non-dropping-particle":"","parse-names":false,"suffix":""}],"container-title":"Cells","id":"ITEM-1","issue":"7","issued":{"date-parts":[["2020"]]},"title":"The Ins and Outs of Cathepsins: Physiological Function and Role in Disease Management","type":"article","volume":"9"},"uris":["http://www.mendeley.com/documents/?uuid=192d9359-f0f6-461a-b326-8d25a3e0f899"]}],"mendeley":{"formattedCitation":"(23)","plainTextFormattedCitation":"(23)","previouslyFormattedCitation":"[23]"},"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3)</w:t>
      </w:r>
      <w:r w:rsidR="007D3687"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C655DF" w:rsidRPr="00C86964">
        <w:rPr>
          <w:rFonts w:ascii="Times New Roman" w:hAnsi="Times New Roman" w:cs="Times New Roman"/>
          <w:sz w:val="24"/>
          <w:szCs w:val="24"/>
        </w:rPr>
        <w:t>Cathepsins stand out from a majority of proteases in that they have been demonstrated to function both intracellularly and extracellularly</w:t>
      </w:r>
      <w:r w:rsidRPr="00C86964">
        <w:rPr>
          <w:rFonts w:ascii="Times New Roman" w:hAnsi="Times New Roman" w:cs="Times New Roman"/>
          <w:sz w:val="24"/>
          <w:szCs w:val="24"/>
        </w:rPr>
        <w:t>. C</w:t>
      </w:r>
      <w:r w:rsidR="0054539F" w:rsidRPr="00C86964">
        <w:rPr>
          <w:rFonts w:ascii="Times New Roman" w:hAnsi="Times New Roman" w:cs="Times New Roman"/>
          <w:sz w:val="24"/>
          <w:szCs w:val="24"/>
        </w:rPr>
        <w:t>ancer cells may assault neighbo</w:t>
      </w:r>
      <w:r w:rsidRPr="00C86964">
        <w:rPr>
          <w:rFonts w:ascii="Times New Roman" w:hAnsi="Times New Roman" w:cs="Times New Roman"/>
          <w:sz w:val="24"/>
          <w:szCs w:val="24"/>
        </w:rPr>
        <w:t>ring tissues, blood arteries, and lymph nodes thanks to cathepsins' extracellular activity and spread to distant areas. As a result, cathepsins are thought to represent viable targets for cancer treatment</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apsb.2015.08.001","ISSN":"2211-3835","abstract":"Cysteine proteases continue to provide validated targets for treatment of human diseases. In neurodegenerative disorders, multiple cysteine proteases provide targets for enzyme inhibitors, notably caspases, calpains, and cathepsins. The reactive, active-site cysteine provides specificity for many inhibitor designs over other families of proteases, such as aspartate and serine; however, a) inhibitor strategies often use covalent enzyme modification, and b) obtaining selectivity within families of cysteine proteases and their isozymes is problematic. This review provides a general update on strategies for cysteine protease inhibitor design and a focus on cathepsin B and calpain 1 as drug targets for neurodegenerative disorders; the latter focus providing an interesting query for the contemporary assumptions that irreversible, covalent protein modification and low selectivity are anathema to therapeutic safety and efficacy.","author":[{"dropping-particle":"","family":"Siklos","given":"Marton","non-dropping-particle":"","parse-names":false,"suffix":""},{"dropping-particle":"","family":"BenAissa","given":"Manel","non-dropping-particle":"","parse-names":false,"suffix":""},{"dropping-particle":"","family":"Thatcher","given":"Gregory R J","non-dropping-particle":"","parse-names":false,"suffix":""}],"container-title":"Acta Pharmaceutica Sinica B","id":"ITEM-1","issue":"6","issued":{"date-parts":[["2015"]]},"page":"506-519","title":"Cysteine proteases as therapeutic targets: does selectivity matter? A systematic review of calpain and cathepsin inhibitors","type":"article-journal","volume":"5"},"uris":["http://www.mendeley.com/documents/?uuid=03f17717-e209-42b7-a841-8922f50592a4"]}],"mendeley":{"formattedCitation":"(24)","plainTextFormattedCitation":"(24)","previouslyFormattedCitation":"[24]"},"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4)</w:t>
      </w:r>
      <w:r w:rsidR="007D3687"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BD3104" w:rsidRPr="00C86964">
        <w:rPr>
          <w:rFonts w:ascii="Times New Roman" w:hAnsi="Times New Roman" w:cs="Times New Roman"/>
          <w:sz w:val="24"/>
          <w:szCs w:val="24"/>
        </w:rPr>
        <w:t>Progressive breast cancer tumor tissue samples release the protease</w:t>
      </w:r>
      <w:r w:rsidRPr="00C86964">
        <w:rPr>
          <w:rFonts w:ascii="Times New Roman" w:hAnsi="Times New Roman" w:cs="Times New Roman"/>
          <w:sz w:val="24"/>
          <w:szCs w:val="24"/>
        </w:rPr>
        <w:t xml:space="preserve"> and is discovered in the blood of individuals with </w:t>
      </w:r>
      <w:r w:rsidR="00BD3104" w:rsidRPr="00C86964">
        <w:rPr>
          <w:rFonts w:ascii="Times New Roman" w:hAnsi="Times New Roman" w:cs="Times New Roman"/>
          <w:sz w:val="24"/>
          <w:szCs w:val="24"/>
        </w:rPr>
        <w:t>Vaginal intraepithelial neoplasia</w:t>
      </w:r>
      <w:r w:rsidRPr="00C86964">
        <w:rPr>
          <w:rFonts w:ascii="Times New Roman" w:hAnsi="Times New Roman" w:cs="Times New Roman"/>
          <w:sz w:val="24"/>
          <w:szCs w:val="24"/>
        </w:rPr>
        <w:t>, according to early findings linking cathepsin B to cancer</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86/1479-5876-9-1","ISSN":"1479-5876","abstract":"Inflammatory breast cancer (IBC) is the most aggressive form of breast cancer. In non-IBC, the cysteine protease cathepsin B (CTSB) is known to be involved in cancer progression and invasion; however, very little is known about its role in IBC.","author":[{"dropping-particle":"","family":"Nouh","given":"Mohamed A","non-dropping-particle":"","parse-names":false,"suffix":""},{"dropping-particle":"","family":"Mohamed","given":"Mona M","non-dropping-particle":"","parse-names":false,"suffix":""},{"dropping-particle":"","family":"El-Shinawi","given":"Mohamed","non-dropping-particle":"","parse-names":false,"suffix":""},{"dropping-particle":"","family":"Shaalan","given":"Mohamed A","non-dropping-particle":"","parse-names":false,"suffix":""},{"dropping-particle":"","family":"Cavallo-Medved","given":"Dora","non-dropping-particle":"","parse-names":false,"suffix":""},{"dropping-particle":"","family":"Khaled","given":"Hussein M","non-dropping-particle":"","parse-names":false,"suffix":""},{"dropping-particle":"","family":"Sloane","given":"Bonnie F","non-dropping-particle":"","parse-names":false,"suffix":""}],"container-title":"Journal of Translational Medicine","id":"ITEM-1","issue":"1","issued":{"date-parts":[["2011"]]},"page":"1","title":"Cathepsin B: a potential prognostic marker for inflammatory breast cancer","type":"article-journal","volume":"9"},"uris":["http://www.mendeley.com/documents/?uuid=8a4c9936-455b-477e-bac9-5d4c55cfa660"]}],"mendeley":{"formattedCitation":"(25)","plainTextFormattedCitation":"(25)","previouslyFormattedCitation":"[25]"},"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5)</w:t>
      </w:r>
      <w:r w:rsidR="007D3687"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p>
    <w:p w14:paraId="6FA21627" w14:textId="34C9F426" w:rsidR="00BA4C7D" w:rsidRPr="00C86964" w:rsidRDefault="00BE75D5" w:rsidP="003869B5">
      <w:pPr>
        <w:jc w:val="both"/>
        <w:rPr>
          <w:rFonts w:ascii="Times New Roman" w:hAnsi="Times New Roman" w:cs="Times New Roman"/>
          <w:sz w:val="24"/>
          <w:szCs w:val="24"/>
        </w:rPr>
      </w:pPr>
      <w:r w:rsidRPr="00C86964">
        <w:rPr>
          <w:rFonts w:ascii="Times New Roman" w:hAnsi="Times New Roman" w:cs="Times New Roman"/>
          <w:sz w:val="24"/>
          <w:szCs w:val="24"/>
        </w:rPr>
        <w:t>Cathepsin B was previously established</w:t>
      </w:r>
      <w:r w:rsidR="00BA4C7D" w:rsidRPr="00C86964">
        <w:rPr>
          <w:rFonts w:ascii="Times New Roman" w:hAnsi="Times New Roman" w:cs="Times New Roman"/>
          <w:sz w:val="24"/>
          <w:szCs w:val="24"/>
        </w:rPr>
        <w:t xml:space="preserve"> to have a role in the remodeling and disintegration of connective tissue and basement membrane during the development, invasion, and metastasis of tumors via the degradation of extracellular matrix by </w:t>
      </w:r>
      <w:proofErr w:type="spellStart"/>
      <w:r w:rsidR="00BA4C7D" w:rsidRPr="00C86964">
        <w:rPr>
          <w:rFonts w:ascii="Times New Roman" w:hAnsi="Times New Roman" w:cs="Times New Roman"/>
          <w:sz w:val="24"/>
          <w:szCs w:val="24"/>
        </w:rPr>
        <w:t>podosomes</w:t>
      </w:r>
      <w:proofErr w:type="spellEnd"/>
      <w:r w:rsidR="00BA4C7D" w:rsidRPr="00C86964">
        <w:rPr>
          <w:rFonts w:ascii="Times New Roman" w:hAnsi="Times New Roman" w:cs="Times New Roman"/>
          <w:sz w:val="24"/>
          <w:szCs w:val="24"/>
        </w:rPr>
        <w:t xml:space="preserve"> and invasion by secreted lysosomes</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prca.201300105","ISSN":"1862-8346","abstract":"Proteases, including intracellular proteases, play roles at many different stages of malignant progression. Our focus here is cathepsin B, a lysosomal cysteine cathepsin. High levels of cathepsin B are found in a wide variety of human cancers, levels that often induce secretion and association of cathepsin B with the tumor cell membrane. In experimental models, such as transgenic models of murine pancreatic and mammary carcinomas, causal roles for cathepsin B have been demonstrated in initiation, growth/tumor cell proliferation, angiogenesis, invasion, and metastasis. Tumor growth in transgenic models is promoted by cathepsin B in tumor-associated cells, for example, tumor-associated macrophages, as well as in tumor cells. In transgenic models, the absence of cathepsin B has been associated with enhanced apoptosis, yet cathepsin B also has been shown to contribute to apoptosis. Cathepsin B is part of a proteolytic pathway identified in xenograft models of human glioma; targeting only cathepsin B in these tumors is less effective than targeting cathepsin B in combination with other proteases or protease receptors. Understanding the mechanisms responsible for increased expression of cathepsin B in tumors and association of cathepsin B with tumor cell membranes is needed to determine whether targeting cathepsin B could be of therapeutic benefit.","author":[{"dropping-particle":"","family":"Aggarwal","given":"Neha","non-dropping-particle":"","parse-names":false,"suffix":""},{"dropping-particle":"","family":"Sloane","given":"Bonnie F","non-dropping-particle":"","parse-names":false,"suffix":""}],"container-title":"PROTEOMICS – Clinical Applications","id":"ITEM-1","issue":"5-6","issued":{"date-parts":[["2014","6","1"]]},"note":"https://doi.org/10.1002/prca.201300105","page":"427-437","publisher":"John Wiley &amp; Sons, Ltd","title":"Cathepsin B: Multiple roles in cancer","type":"article-journal","volume":"8"},"uris":["http://www.mendeley.com/documents/?uuid=7c94d441-57db-414e-ad0f-7a3f047bf2e4"]}],"mendeley":{"formattedCitation":"(26)","plainTextFormattedCitation":"(26)","previouslyFormattedCitation":"[26]"},"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6)</w:t>
      </w:r>
      <w:r w:rsidR="007D368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Higher cathepsin B and L levels have been linked to longer disease-free and overall survival times and may thus be used to predict a patient's prognosis for cancer. Moreover, cathepsins are helpful indicators for detecting people with tongue cancer, pancreatic cancer, breast cancer, and colorectal cancer</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200/JCO.1998.16.3.1013","ISSN":"0732-183X","abstract":"PURPOSEEvaluation of the clinical significance of cytosolic tumor levels of the lysosomal cysteine proteases cathepsin B (catB) and cathepsin L (catL) in patients with primary breast cancer.PATIENTS AND METHODSCatB (n = 1,500) and catL (n = 1,391) levels were determined by enzyme-linked immunosorbent assay (ELISA) in cytosols routinely prepared from frozen-tissue samples that were submitted to our laboratory for the assessment of steroid-hormone-receptor status. The median duration of follow-up of patients still alive at the time of analysis was 93 months.RESULTSRelating catB and catL levels with classical prognostic factors, the proteases were positively correlated with the number of positive lymph nodes (P &lt; .01), and negatively with the level of steroid-hormone receptors (P &lt; .01). We did not find a significant relationship between catB or catL levels with age and menopausal status of the patients or with the size of the primary tumor. The levels of catB and catL were positively correlated with each other and with the rates of relapse and death (all, P &lt; .0001). In multivariate regression analysis for relapse-free survival (RFS) and overall survival (OS), corrected for the contribution of age/menopausal status, tumor size, the number of positive lymph nodes, and steroid-hormone-receptor status, catB and catL were significant predictors of the rates of relapse and death (all, P &lt; .01). No statistically significant interactions of catB or catL with any of the classical prognostic factors or with each other were observed in their associations with the rates of relapse and death.CONCLUSIONCatB and catL levels measured in routinely prepared cytosols are strong parameters to predict the rate of relapse and the length of survival after treatment of the primary breast tumor.","author":[{"dropping-particle":"","family":"Foekens","given":"J A","non-dropping-particle":"","parse-names":false,"suffix":""},{"dropping-particle":"","family":"Kos","given":"J","non-dropping-particle":"","parse-names":false,"suffix":""},{"dropping-particle":"","family":"Peters","given":"H A","non-dropping-particle":"","parse-names":false,"suffix":""},{"dropping-particle":"","family":"Krasovec","given":"M","non-dropping-particle":"","parse-names":false,"suffix":""},{"dropping-particle":"","family":"Look","given":"M P","non-dropping-particle":"","parse-names":false,"suffix":""},{"dropping-particle":"","family":"Cimerman","given":"N","non-dropping-particle":"","parse-names":false,"suffix":""},{"dropping-particle":"","family":"Meijer-van Gelder","given":"M E","non-dropping-particle":"","parse-names":false,"suffix":""},{"dropping-particle":"","family":"Henzen-Logmans","given":"S C","non-dropping-particle":"","parse-names":false,"suffix":""},{"dropping-particle":"","family":"Putten","given":"W L","non-dropping-particle":"van","parse-names":false,"suffix":""},{"dropping-particle":"","family":"Klijn","given":"J G","non-dropping-particle":"","parse-names":false,"suffix":""}],"container-title":"Journal of Clinical Oncology","id":"ITEM-1","issue":"3","issued":{"date-parts":[["1998","3","1"]]},"note":"doi: 10.1200/JCO.1998.16.3.1013","page":"1013-1021","publisher":"Wolters Kluwer","title":"Prognostic significance of cathepsins B and L in primary human breast cancer.","type":"article-journal","volume":"16"},"uris":["http://www.mendeley.com/documents/?uuid=71eba5fb-f200-4608-8b04-fa1257575312"]}],"mendeley":{"formattedCitation":"(27)","plainTextFormattedCitation":"(27)","previouslyFormattedCitation":"[27]"},"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7)</w:t>
      </w:r>
      <w:r w:rsidR="007D368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According to Kawasaki et al. (2002), oral squamous cell carcinoma invasion and progression were highly linked with cathepsin D and B expression</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67/moe.2002.122834","ISSN":"1079-2104","abstract":"Objective. Proteases are involved in the invasion and metastasis of carcinoma cells. In vivo, oral carcinoma cells easily invade the bone tissue and metastasize to the submandibular and neck lymph nodes. Cathepsin expression has been shown in some neoplastic tissues and serves as a prognostic indicator. The purpose of this study was to investigate the relationship between clinicopathohistologic grades and cathepsin expressions in oral squamous cell carcinoma and to investigate which cathepsin provides prognostic information for patients with oral carcinoma. Study Design. Immunohistochemical studies were performed on 78 carcinoma samples with monoclonal antibodies against cathepsins B, H, and L, and a polyclonal antibody against cathepsin D. Serial sections were stained by hematoxylin-eosin staining and classified by Anneroth's classification. Cathepsin B, H, L and D activities of blood serum were determined. Positive results indicative of the presence of cathepsin were investigated to determine any correlation between a particular cathepsin and histologic malignancy grades, tumor cell growth, serum cathepsin activities, and clinical factors. Results. Cathepsins B, H, L, and D were positive in every case. Although the labeling indices for cathepsins B (CB-LI), H (CH-LI), and D (CD-LI) for the cancer cases showed significant differences from those of controls, cathepsin L (CL-LI) of cancer cases showed no difference from that of controls (P &lt;.05). A close correlation was found between CD-LI and T categories of TNM classification (P &lt;.05), and between CD-LI and PCNA-LI (P &lt;.05). Furthermore, a close correlation was found between CD-LI and N categories in TNM classification (P &lt;.05). Pathologically, a close correlation was found between CB-LI or CD-LI and the pattern and/or stage of invasion (P &lt;.05). Conclusion. Cathepsin D and B expression were closely correlated with carcinoma invasion and progression. These proteases may be useful in determining the prognoses of patients with oral carcinoma. (Oral Surg Oral Med Oral Pathol Oral Radiol Endod 2002;93:446-54)","author":[{"dropping-particle":"","family":"Kawasaki","given":"Goro","non-dropping-particle":"","parse-names":false,"suffix":""},{"dropping-particle":"","family":"Kato","given":"Yuzo","non-dropping-particle":"","parse-names":false,"suffix":""},{"dropping-particle":"","family":"Mizuno","given":"Akio","non-dropping-particle":"","parse-names":false,"suffix":""}],"container-title":"Oral Surgery, Oral Medicine, Oral Pathology, Oral Radiology, and Endodontology","id":"ITEM-1","issue":"4","issued":{"date-parts":[["2002"]]},"page":"446-454","title":"Cathepsin expression in oral squamous cell carcinoma: Relationship with clinicopathologic factors","type":"article-journal","volume":"93"},"uris":["http://www.mendeley.com/documents/?uuid=581759ab-2f44-4a7a-9e38-f3e2764e0488"]}],"mendeley":{"formattedCitation":"(28)","plainTextFormattedCitation":"(28)","previouslyFormattedCitation":"[28]"},"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8)</w:t>
      </w:r>
      <w:r w:rsidR="007D368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In chronic atrophic gastritis with dysplasia, the overexpression of cathepsins B and L is more common. Laryngeal cancer typically overexpresses the cathepsin B protein as well.</w:t>
      </w:r>
    </w:p>
    <w:p w14:paraId="3838C882" w14:textId="15084F81" w:rsidR="00BA4C7D" w:rsidRPr="00C86964" w:rsidRDefault="00BE75D5" w:rsidP="003869B5">
      <w:pPr>
        <w:jc w:val="both"/>
        <w:rPr>
          <w:rFonts w:ascii="Times New Roman" w:hAnsi="Times New Roman" w:cs="Times New Roman"/>
          <w:sz w:val="24"/>
          <w:szCs w:val="24"/>
        </w:rPr>
      </w:pPr>
      <w:r w:rsidRPr="00C86964">
        <w:rPr>
          <w:rFonts w:ascii="Times New Roman" w:hAnsi="Times New Roman" w:cs="Times New Roman"/>
          <w:sz w:val="24"/>
          <w:szCs w:val="24"/>
        </w:rPr>
        <w:t>The function of cathepsin in the regulation of angiogenesis suggests another distinct role in tumor formation.</w:t>
      </w:r>
      <w:r w:rsidR="00BA4C7D" w:rsidRPr="00C86964">
        <w:rPr>
          <w:rFonts w:ascii="Times New Roman" w:hAnsi="Times New Roman" w:cs="Times New Roman"/>
          <w:sz w:val="24"/>
          <w:szCs w:val="24"/>
        </w:rPr>
        <w:t xml:space="preserve"> In healthy tissues and cells, the natural cysteine protease inhibitor known as cystatin may control the activity of cathepsins</w:t>
      </w:r>
      <w:r w:rsidR="007D3687" w:rsidRPr="00C86964">
        <w:rPr>
          <w:rFonts w:ascii="Times New Roman" w:hAnsi="Times New Roman" w:cs="Times New Roman"/>
          <w:sz w:val="24"/>
          <w:szCs w:val="24"/>
        </w:rPr>
        <w:t xml:space="preserve"> </w:t>
      </w:r>
      <w:r w:rsidR="007D368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21/cb200292c","ISSN":"1554-8929","author":[{"dropping-particle":"","family":"Kasteren","given":"Sander I","non-dropping-particle":"van","parse-names":false,"suffix":""},{"dropping-particle":"","family":"Berlin","given":"Ilana","non-dropping-particle":"","parse-names":false,"suffix":""},{"dropping-particle":"","family":"Colbert","given":"Jeff D","non-dropping-particle":"","parse-names":false,"suffix":""},{"dropping-particle":"","family":"Keane","given":"Doreen","non-dropping-particle":"","parse-names":false,"suffix":""},{"dropping-particle":"","family":"Ovaa","given":"Huib","non-dropping-particle":"","parse-names":false,"suffix":""},{"dropping-particle":"","family":"Watts","given":"Colin","non-dropping-particle":"","parse-names":false,"suffix":""}],"container-title":"ACS Chemical Biology","id":"ITEM-1","issue":"11","issued":{"date-parts":[["2011","11","18"]]},"note":"doi: 10.1021/cb200292c","page":"1198-1204","publisher":"American Chemical Society","title":"A Multifunctional Protease Inhibitor To Regulate Endolysosomal Function","type":"article-journal","volume":"6"},"uris":["http://www.mendeley.com/documents/?uuid=c87f6228-c5d1-4ba2-8648-13d75a8dc5d2"]}],"mendeley":{"formattedCitation":"(29)","plainTextFormattedCitation":"(29)","previouslyFormattedCitation":"[29]"},"properties":{"noteIndex":0},"schema":"https://github.com/citation-style-language/schema/raw/master/csl-citation.json"}</w:instrText>
      </w:r>
      <w:r w:rsidR="007D368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29)</w:t>
      </w:r>
      <w:r w:rsidR="007D368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F1691B" w:rsidRPr="00C86964">
        <w:rPr>
          <w:rFonts w:ascii="Times New Roman" w:hAnsi="Times New Roman" w:cs="Times New Roman"/>
          <w:sz w:val="24"/>
          <w:szCs w:val="24"/>
        </w:rPr>
        <w:t>Cystatins are a particular kind of reversible, competitive inhibitor that interacts highly with cysteine peptidases notably cathepsins B, H, L, and S.</w:t>
      </w:r>
      <w:r w:rsidR="00BA4C7D" w:rsidRPr="00C86964">
        <w:rPr>
          <w:rFonts w:ascii="Times New Roman" w:hAnsi="Times New Roman" w:cs="Times New Roman"/>
          <w:sz w:val="24"/>
          <w:szCs w:val="24"/>
        </w:rPr>
        <w:t xml:space="preserve"> Cysteine protease inhibitors may have an impact on cancer, which has been linked to changes in the proteolytic system. In experimental settings, recent research have shown that cystatins may prevent the invasion or metastasis of several malignancies</w:t>
      </w:r>
      <w:r w:rsidR="00F43127" w:rsidRPr="00C86964">
        <w:rPr>
          <w:rFonts w:ascii="Times New Roman" w:hAnsi="Times New Roman" w:cs="Times New Roman"/>
          <w:sz w:val="24"/>
          <w:szCs w:val="24"/>
        </w:rPr>
        <w:t xml:space="preserve"> </w:t>
      </w:r>
      <w:r w:rsidR="00F4312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s00430-016-0454-1","ISSN":"1432-1831","abstract":"Cysteine proteases are one of the major classes of proteolytic enzymes involved in a number of physiological and pathological processes in plants, animals and microorganisms. When their synthesis, activity and localization in mammalian cells are altered, they may contribute to the development of many diseases, including rheumatoid arthritis, osteoporosis and cancer. Therefore, cysteine proteases have become promising drug targets for the medical treatment of these disorders. Inhibitors of cysteine proteases are also produced by almost every group of living organisms, being responsible for the control of intracellular proteolytic activity. Microorganisms synthesize cysteine protease inhibitors not only to regulate the activity of endogenous, often virulent enzymes, but also to hinder the host’s proteolytic defense system and evade its immune responses against infections. Present work describes known to date microbial inhibitors of cysteine proteases in terms of their structure, enzyme binding mechanism, specificity and pathophysiological roles. The overview of both proteinaceous and small-molecule inhibitors produced by all groups of microorganisms (bacteria, archaea, fungi, protists) and viruses is provided. Subsequently, possible applications of microbial inhibitors in science, medicine and biotechnology are also highlighted.","author":[{"dropping-particle":"","family":"Kędzior","given":"Mateusz","non-dropping-particle":"","parse-names":false,"suffix":""},{"dropping-particle":"","family":"Seredyński","given":"Rafał","non-dropping-particle":"","parse-names":false,"suffix":""},{"dropping-particle":"","family":"Gutowicz","given":"Jan","non-dropping-particle":"","parse-names":false,"suffix":""}],"container-title":"Medical Microbiology and Immunology","id":"ITEM-1","issue":"4","issued":{"date-parts":[["2016"]]},"page":"275-296","title":"Microbial inhibitors of cysteine proteases","type":"article-journal","volume":"205"},"uris":["http://www.mendeley.com/documents/?uuid=74bd830f-f384-4232-80b7-82f37fbffef6"]}],"mendeley":{"formattedCitation":"(30)","plainTextFormattedCitation":"(30)","previouslyFormattedCitation":"[30]"},"properties":{"noteIndex":0},"schema":"https://github.com/citation-style-language/schema/raw/master/csl-citation.json"}</w:instrText>
      </w:r>
      <w:r w:rsidR="00F4312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0)</w:t>
      </w:r>
      <w:r w:rsidR="00F4312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9930C0" w:rsidRPr="00C86964">
        <w:rPr>
          <w:rFonts w:ascii="Times New Roman" w:hAnsi="Times New Roman" w:cs="Times New Roman"/>
          <w:sz w:val="24"/>
          <w:szCs w:val="24"/>
        </w:rPr>
        <w:t>Cystatin C has been connected to the regulation of cell differentiation and suppresses tumor cell motility and in vitro invasion.</w:t>
      </w:r>
    </w:p>
    <w:p w14:paraId="75710441" w14:textId="156EEAFA" w:rsidR="00173DB4" w:rsidRPr="00C86964" w:rsidRDefault="000E6967" w:rsidP="003869B5">
      <w:pPr>
        <w:jc w:val="both"/>
        <w:rPr>
          <w:rFonts w:ascii="Times New Roman" w:hAnsi="Times New Roman" w:cs="Times New Roman"/>
          <w:sz w:val="24"/>
          <w:szCs w:val="24"/>
        </w:rPr>
      </w:pPr>
      <w:r w:rsidRPr="00C86964">
        <w:rPr>
          <w:rFonts w:ascii="Times New Roman" w:hAnsi="Times New Roman" w:cs="Times New Roman"/>
          <w:sz w:val="24"/>
          <w:szCs w:val="24"/>
        </w:rPr>
        <w:t>Cystatin C, when present in free form in the blood or various body fluids, suppresses cysteine peptidases, diminishing tissue damage under inflammatory or tissue-degrading conditions</w:t>
      </w:r>
      <w:r w:rsidR="00BA4C7D" w:rsidRPr="00C86964">
        <w:rPr>
          <w:rFonts w:ascii="Times New Roman" w:hAnsi="Times New Roman" w:cs="Times New Roman"/>
          <w:sz w:val="24"/>
          <w:szCs w:val="24"/>
        </w:rPr>
        <w:t xml:space="preserve">. While cystatin activity and concentration seem to vary in various cancer tissues, research on its </w:t>
      </w:r>
      <w:r w:rsidR="00BA4C7D" w:rsidRPr="00C86964">
        <w:rPr>
          <w:rFonts w:ascii="Times New Roman" w:hAnsi="Times New Roman" w:cs="Times New Roman"/>
          <w:sz w:val="24"/>
          <w:szCs w:val="24"/>
        </w:rPr>
        <w:lastRenderedPageBreak/>
        <w:t>interactions with cathepsin B is extensive</w:t>
      </w:r>
      <w:r w:rsidR="00F43127" w:rsidRPr="00C86964">
        <w:rPr>
          <w:rFonts w:ascii="Times New Roman" w:hAnsi="Times New Roman" w:cs="Times New Roman"/>
          <w:sz w:val="24"/>
          <w:szCs w:val="24"/>
        </w:rPr>
        <w:t xml:space="preserve"> </w:t>
      </w:r>
      <w:r w:rsidR="00F4312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ISSN":"0232-766X","abstract":"The cystatins comprise a homologous group of protein inhibitors of peptidases, of which the first to be studied in detail was chicken cystatin from egg-white. Three distinct protein families or \"types\" are recognized within the cystatin superfamily. The type 1 cystatins (also called \"stefins\") are the simplest in structure, being single chains of about 100 amino acids, with no disulphide bonds or carbohydrate. The Type 2 cystatins, which include the egg-white protein, have about 115 amino acids, and two disulphide loops, but still no carbohydrate. The Type 3 cystatins are the plasma kininogens in which each molecule contains three divergent copies of the typical cystatin sequence differing in activity as well as structure; these complex inhibitor molecules contain disulphide bonds and also carbohydrate groups. The cystatins inhibit most cysteine endopeptidases of the papain type, and also the exopeptidase dipeptidyl peptidase I. Each cystatin molecule has a single reactive site for all the peptidases it inhibits, but there are large differences in K(i) values for different combinations of cystatin and enzyme, and calpains are inhibited only by one of the segments of the kininogens. The cystatins have many important characteristics in common, but their differences in molecular structure imply different routes of biosynthesis, are associated with different in vivo distributions, and suggest a variety of physiological functions.","author":[{"dropping-particle":"","family":"Barrett","given":"A J","non-dropping-particle":"","parse-names":false,"suffix":""}],"container-title":"Biomedica biochimica acta","id":"ITEM-1","issue":"11-12","issued":{"date-parts":[["1986"]]},"language":"eng","page":"1363-1374","title":"The cystatins: a diverse superfamily of cysteine peptidase inhibitors","type":"article-journal","volume":"45"},"uris":["http://www.mendeley.com/documents/?uuid=9badfb63-b218-4047-aeab-7d718030901a"]}],"mendeley":{"formattedCitation":"(31)","plainTextFormattedCitation":"(31)","previouslyFormattedCitation":"[31]"},"properties":{"noteIndex":0},"schema":"https://github.com/citation-style-language/schema/raw/master/csl-citation.json"}</w:instrText>
      </w:r>
      <w:r w:rsidR="00F4312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1)</w:t>
      </w:r>
      <w:r w:rsidR="00F4312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The lack of similarity in concentrations between cathepsin B and its natural inhibitors raises the possibility that it may play a role in the unchecked proteolysis and subsequent malignant development of tongue cancer</w:t>
      </w:r>
      <w:r w:rsidR="00447941">
        <w:rPr>
          <w:rFonts w:ascii="Times New Roman" w:hAnsi="Times New Roman" w:cs="Times New Roman"/>
          <w:sz w:val="24"/>
          <w:szCs w:val="24"/>
        </w:rPr>
        <w:t xml:space="preserve"> </w:t>
      </w:r>
      <w:r w:rsidR="00F43127"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72/JCI42918","ISSN":"0021-9738","abstract":"Cathepsins were originally identified as proteases that act in the lysosome. Recent work has uncovered nontraditional roles for cathepsins in the extracellular space as well as in the cytosol and nucleus. There is strong evidence that subspecialized and compartmentalized cathepsins participate in many physiologic and pathophysiologic cellular processes, in which they can act as both digestive and regulatory proteases. In this review, we discuss the transcriptional and translational control of cathepsin expression, the regulation of intracellular sorting of cathepsins, and the structural basis of cathepsin activation and inhibition. In particular, we highlight the emerging roles of various cathepsin forms in disease, particularly those of the cardiac and renal systems.","author":[{"dropping-particle":"","family":"Reiser","given":"Jochen","non-dropping-particle":"","parse-names":false,"suffix":""},{"dropping-particle":"","family":"Adair","given":"Brian","non-dropping-particle":"","parse-names":false,"suffix":""},{"dropping-particle":"","family":"Reinheckel","given":"Thomas","non-dropping-particle":"","parse-names":false,"suffix":""}],"container-title":"The Journal of Clinical Investigation","id":"ITEM-1","issue":"10","issued":{"date-parts":[["2010","10","1"]]},"page":"3421-3431","publisher":"The American Society for Clinical Investigation","title":"Specialized roles for cysteine cathepsins in health and disease","type":"article-journal","volume":"120"},"uris":["http://www.mendeley.com/documents/?uuid=5ea65505-467e-4d83-8097-8f09dfec1bc2"]}],"mendeley":{"formattedCitation":"(32)","plainTextFormattedCitation":"(32)","previouslyFormattedCitation":"[32]"},"properties":{"noteIndex":0},"schema":"https://github.com/citation-style-language/schema/raw/master/csl-citation.json"}</w:instrText>
      </w:r>
      <w:r w:rsidR="00F43127"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2)</w:t>
      </w:r>
      <w:r w:rsidR="00F43127"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w:t>
      </w:r>
    </w:p>
    <w:p w14:paraId="0BBD3A70" w14:textId="77777777" w:rsidR="00173DB4" w:rsidRPr="00C86964" w:rsidRDefault="00173DB4" w:rsidP="003869B5">
      <w:pPr>
        <w:jc w:val="both"/>
        <w:rPr>
          <w:rFonts w:ascii="Times New Roman" w:hAnsi="Times New Roman" w:cs="Times New Roman"/>
          <w:b/>
          <w:sz w:val="24"/>
          <w:szCs w:val="24"/>
        </w:rPr>
      </w:pPr>
      <w:r w:rsidRPr="00C86964">
        <w:rPr>
          <w:rFonts w:ascii="Times New Roman" w:hAnsi="Times New Roman" w:cs="Times New Roman"/>
          <w:b/>
          <w:sz w:val="24"/>
          <w:szCs w:val="24"/>
        </w:rPr>
        <w:t xml:space="preserve">Serine proteases </w:t>
      </w:r>
    </w:p>
    <w:p w14:paraId="757781DF" w14:textId="4EA67796" w:rsidR="00BA4C7D" w:rsidRPr="00C86964" w:rsidRDefault="00F4140B"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Serine proteases </w:t>
      </w:r>
      <w:r w:rsidR="00F44B5F" w:rsidRPr="00C86964">
        <w:rPr>
          <w:rFonts w:ascii="Times New Roman" w:hAnsi="Times New Roman" w:cs="Times New Roman"/>
          <w:sz w:val="24"/>
          <w:szCs w:val="24"/>
        </w:rPr>
        <w:t>are frequently found in the form of zymogens, which are activated by restricted and selective proteolysis, a process that effect regulates enzyme activity</w:t>
      </w:r>
      <w:r w:rsidR="00404BDE" w:rsidRPr="00C86964">
        <w:rPr>
          <w:rFonts w:ascii="Times New Roman" w:hAnsi="Times New Roman" w:cs="Times New Roman"/>
          <w:sz w:val="24"/>
          <w:szCs w:val="24"/>
        </w:rPr>
        <w:t xml:space="preserve"> </w:t>
      </w:r>
      <w:r w:rsidR="00404BDE"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978-981-10-2513-6_12","ISBN":"978-981-10-2513-6","abstract":"Serine proteases, the largest human protease family, are found in many key developmental and physiological processes in the biological system. Protease signalling pathways are stringently controlled, and deregulation of proteolytic activity results in the degradation of extracellular matrix which plays a major role in cancer progression. The Type II transmembrane serine protease, hepsin, matriptase-2 and TMPRSS4, and secreted serine protease, urokinase plasminogen activator (uPA), kallikreins and HtrA, are closely related to cancer-associated proteases and also involved in perturbation of uPA plasminogen system, matrix metalloproteases (MMPs), upregulation of adhesion molecules like integrin family, activation of intracellular signalling cascade, inhibition of apoptosis pathway in various types of cancers which causes cell proliferation, invasion and metastasis. Serpin, an endogenous serine protease inhibitor, regulates the homeostasis by maintaining a delicate balance with the serine protease and prevents the process of invasion and metastasis of cancer cells thus inhibiting tumour growth. This chapter focuses on the role of serine proteases and their inhibitors in different types of tumours associated with cancer prognostication and therapy.","author":[{"dropping-particle":"","family":"Poddar","given":"Nitesh Kumar","non-dropping-particle":"","parse-names":false,"suffix":""},{"dropping-particle":"","family":"Maurya","given":"Sanjeev Kumar","non-dropping-particle":"","parse-names":false,"suffix":""},{"dropping-particle":"","family":"Saxena","given":"Vanshika","non-dropping-particle":"","parse-names":false,"suffix":""}],"editor":[{"dropping-particle":"","family":"Chakraborti","given":"Sajal","non-dropping-particle":"","parse-names":false,"suffix":""},{"dropping-particle":"","family":"Dhalla","given":"Naranjan S","non-dropping-particle":"","parse-names":false,"suffix":""}],"id":"ITEM-1","issued":{"date-parts":[["2017"]]},"page":"257-287","publisher":"Springer Singapore","publisher-place":"Singapore","title":"Role of Serine Proteases and Inhibitors in Cancer BT  - Proteases in Physiology and Pathology","type":"chapter"},"uris":["http://www.mendeley.com/documents/?uuid=3fea77d2-aed0-4bec-856e-e46aea8c7492"]}],"mendeley":{"formattedCitation":"(33)","plainTextFormattedCitation":"(33)","previouslyFormattedCitation":"[33]"},"properties":{"noteIndex":0},"schema":"https://github.com/citation-style-language/schema/raw/master/csl-citation.json"}</w:instrText>
      </w:r>
      <w:r w:rsidR="00404BDE"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3)</w:t>
      </w:r>
      <w:r w:rsidR="00404BDE"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79117D" w:rsidRPr="00C86964">
        <w:rPr>
          <w:rFonts w:ascii="Times New Roman" w:hAnsi="Times New Roman" w:cs="Times New Roman"/>
          <w:sz w:val="24"/>
          <w:szCs w:val="24"/>
        </w:rPr>
        <w:t>Furthermore, physiological inhibitors that control cellular activity are present</w:t>
      </w:r>
      <w:r w:rsidR="00BA4C7D" w:rsidRPr="00C86964">
        <w:rPr>
          <w:rFonts w:ascii="Times New Roman" w:hAnsi="Times New Roman" w:cs="Times New Roman"/>
          <w:sz w:val="24"/>
          <w:szCs w:val="24"/>
        </w:rPr>
        <w:t>. Serine protease activities must be properly regulated for the cell to function normally, and improper control of these activities might result in pathological diseases</w:t>
      </w:r>
      <w:r w:rsidR="00404BDE" w:rsidRPr="00C86964">
        <w:rPr>
          <w:rFonts w:ascii="Times New Roman" w:hAnsi="Times New Roman" w:cs="Times New Roman"/>
          <w:sz w:val="24"/>
          <w:szCs w:val="24"/>
        </w:rPr>
        <w:t xml:space="preserve"> </w:t>
      </w:r>
      <w:r w:rsidR="00404BDE"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doi:10.1515/hsz-2016-0131","author":[{"dropping-particle":"","family":"Murray","given":"Andrew S","non-dropping-particle":"","parse-names":false,"suffix":""},{"dropping-particle":"","family":"Varela","given":"Fausto A","non-dropping-particle":"","parse-names":false,"suffix":""},{"dropping-particle":"","family":"List","given":"Karin","non-dropping-particle":"","parse-names":false,"suffix":""}],"collection-title":"Biological Chemistry","id":"ITEM-1","issue":"9","issued":{"date-parts":[["2016"]]},"page":"815-826","title":"Type II transmembrane serine proteases as potential targets for cancer therapy","type":"article-journal","volume":"397"},"uris":["http://www.mendeley.com/documents/?uuid=dfff3c96-d1f2-4029-9926-cf9c04665d54"]}],"mendeley":{"formattedCitation":"(34)","plainTextFormattedCitation":"(34)","previouslyFormattedCitation":"[34]"},"properties":{"noteIndex":0},"schema":"https://github.com/citation-style-language/schema/raw/master/csl-citation.json"}</w:instrText>
      </w:r>
      <w:r w:rsidR="00404BDE"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4)</w:t>
      </w:r>
      <w:r w:rsidR="00404BDE"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One class of serine proteases that has been thoroughly studied for its connection to </w:t>
      </w:r>
      <w:r w:rsidR="00F34C8C" w:rsidRPr="00C86964">
        <w:rPr>
          <w:rFonts w:ascii="Times New Roman" w:hAnsi="Times New Roman" w:cs="Times New Roman"/>
          <w:sz w:val="24"/>
          <w:szCs w:val="24"/>
        </w:rPr>
        <w:t>tumor</w:t>
      </w:r>
      <w:r w:rsidR="00BA4C7D" w:rsidRPr="00C86964">
        <w:rPr>
          <w:rFonts w:ascii="Times New Roman" w:hAnsi="Times New Roman" w:cs="Times New Roman"/>
          <w:sz w:val="24"/>
          <w:szCs w:val="24"/>
        </w:rPr>
        <w:t xml:space="preserve"> invasion and metastasis is urokinase-type plasminogen activators. Several studies have shown a strong correlation between their expression and the control of enzyme activity and the malignancies</w:t>
      </w:r>
      <w:r w:rsidR="00404BDE" w:rsidRPr="00C86964">
        <w:rPr>
          <w:rFonts w:ascii="Times New Roman" w:hAnsi="Times New Roman" w:cs="Times New Roman"/>
          <w:sz w:val="24"/>
          <w:szCs w:val="24"/>
        </w:rPr>
        <w:t xml:space="preserve"> </w:t>
      </w:r>
      <w:r w:rsidR="00404BDE"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s10555-019-09811-7","ISSN":"1573-7233","abstract":"Over the last two decades, a novel subgroup of serine proteases, the cell surface–anchored serine proteases, has emerged as an important component of the human degradome, and several members have garnered significant attention for their roles in cancer progression and metastasis. A large body of literature describes that cell surface–anchored serine proteases are deregulated in cancer and that they contribute to both tumor formation and metastasis through diverse molecular mechanisms. The loss of precise regulation of cell surface–anchored serine protease expression and/or catalytic activity may be contributing to the etiology of several cancer types. There is therefore a strong impetus to understand the events that lead to deregulation at the gene and protein levels, how these precipitate in various stages of tumorigenesis, and whether targeting of selected proteases can lead to novel cancer intervention strategies. This review summarizes current knowledge about cell surface–anchored serine proteases and their role in cancer based on biochemical characterization, cell culture–based studies, expression studies, and in vivo experiments. Efforts to develop inhibitors to target cell surface–anchored serine proteases in cancer therapy will also be summarized.","author":[{"dropping-particle":"","family":"Martin","given":"Carly E","non-dropping-particle":"","parse-names":false,"suffix":""},{"dropping-particle":"","family":"List","given":"Karin","non-dropping-particle":"","parse-names":false,"suffix":""}],"container-title":"Cancer and Metastasis Reviews","id":"ITEM-1","issue":"3","issued":{"date-parts":[["2019"]]},"page":"357-387","title":"Cell surface–anchored serine proteases in cancer progression and metastasis","type":"article-journal","volume":"38"},"uris":["http://www.mendeley.com/documents/?uuid=bb3be30d-3630-4dd7-91eb-cd64dad5428d"]}],"mendeley":{"formattedCitation":"(35)","plainTextFormattedCitation":"(35)","previouslyFormattedCitation":"[35]"},"properties":{"noteIndex":0},"schema":"https://github.com/citation-style-language/schema/raw/master/csl-citation.json"}</w:instrText>
      </w:r>
      <w:r w:rsidR="00404BDE"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5)</w:t>
      </w:r>
      <w:r w:rsidR="00404BDE"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Matriptase</w:t>
      </w:r>
      <w:r w:rsidR="003F38A8" w:rsidRPr="00C86964">
        <w:rPr>
          <w:rFonts w:ascii="Times New Roman" w:hAnsi="Times New Roman" w:cs="Times New Roman"/>
          <w:sz w:val="24"/>
          <w:szCs w:val="24"/>
        </w:rPr>
        <w:t>,</w:t>
      </w:r>
      <w:r w:rsidR="003F38A8" w:rsidRPr="00C86964">
        <w:t xml:space="preserve"> </w:t>
      </w:r>
      <w:r w:rsidR="003F38A8" w:rsidRPr="00C86964">
        <w:rPr>
          <w:rFonts w:ascii="Times New Roman" w:hAnsi="Times New Roman" w:cs="Times New Roman"/>
          <w:sz w:val="24"/>
          <w:szCs w:val="24"/>
        </w:rPr>
        <w:t>type II transmembrane serine protease,</w:t>
      </w:r>
      <w:r w:rsidR="00BA4C7D" w:rsidRPr="00C86964">
        <w:rPr>
          <w:rFonts w:ascii="Times New Roman" w:hAnsi="Times New Roman" w:cs="Times New Roman"/>
          <w:sz w:val="24"/>
          <w:szCs w:val="24"/>
        </w:rPr>
        <w:t xml:space="preserve"> has a role in the development of several epithelial malignancies as well as angiogenesis and the breakdown of extracellular matrix. Yet, hepatocyte growth factor activator inhibitor-1 inhibits it in healthy cells (HAI-1)</w:t>
      </w:r>
      <w:r w:rsidR="00404BDE" w:rsidRPr="00C86964">
        <w:rPr>
          <w:rFonts w:ascii="Times New Roman" w:hAnsi="Times New Roman" w:cs="Times New Roman"/>
          <w:sz w:val="24"/>
          <w:szCs w:val="24"/>
        </w:rPr>
        <w:t xml:space="preserve"> </w:t>
      </w:r>
      <w:r w:rsidR="00404BDE"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978-1-4614-6438-9_101517-1","ISBN":"978-1-4614-6438-9","author":[{"dropping-particle":"","family":"Friis","given":"Stine","non-dropping-particle":"","parse-names":false,"suffix":""}],"editor":[{"dropping-particle":"","family":"Choi","given":"Sangdun","non-dropping-particle":"","parse-names":false,"suffix":""}],"id":"ITEM-1","issued":{"date-parts":[["2016"]]},"page":"1-7","publisher":"Springer New York","publisher-place":"New York, NY","title":"Matriptase (ST14, Suppressor of Tumorigenicity 14 Protein) BT  - Encyclopedia of Signaling Molecules","type":"chapter"},"uris":["http://www.mendeley.com/documents/?uuid=9b33c8a1-a1e1-4f30-ad8e-57cd47b4b331"]}],"mendeley":{"formattedCitation":"(36)","plainTextFormattedCitation":"(36)","previouslyFormattedCitation":"[36]"},"properties":{"noteIndex":0},"schema":"https://github.com/citation-style-language/schema/raw/master/csl-citation.json"}</w:instrText>
      </w:r>
      <w:r w:rsidR="00404BDE"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6)</w:t>
      </w:r>
      <w:r w:rsidR="00404BDE"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w:t>
      </w:r>
    </w:p>
    <w:p w14:paraId="186366C4" w14:textId="5D691111" w:rsidR="00505E0B"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Matriptase is expressed when human prostate cancer (</w:t>
      </w:r>
      <w:proofErr w:type="spellStart"/>
      <w:r w:rsidRPr="00C86964">
        <w:rPr>
          <w:rFonts w:ascii="Times New Roman" w:hAnsi="Times New Roman" w:cs="Times New Roman"/>
          <w:sz w:val="24"/>
          <w:szCs w:val="24"/>
        </w:rPr>
        <w:t>CaP</w:t>
      </w:r>
      <w:proofErr w:type="spellEnd"/>
      <w:r w:rsidRPr="00C86964">
        <w:rPr>
          <w:rFonts w:ascii="Times New Roman" w:hAnsi="Times New Roman" w:cs="Times New Roman"/>
          <w:sz w:val="24"/>
          <w:szCs w:val="24"/>
        </w:rPr>
        <w:t xml:space="preserve">) progresses, and HAI-1 is lost, which may be a significant development. The ratio of these two gene products has been proposed to be a </w:t>
      </w:r>
      <w:proofErr w:type="spellStart"/>
      <w:r w:rsidR="00381D39" w:rsidRPr="00C86964">
        <w:rPr>
          <w:rFonts w:ascii="Times New Roman" w:hAnsi="Times New Roman" w:cs="Times New Roman"/>
          <w:sz w:val="24"/>
          <w:szCs w:val="24"/>
        </w:rPr>
        <w:t>a</w:t>
      </w:r>
      <w:proofErr w:type="spellEnd"/>
      <w:r w:rsidR="00381D39" w:rsidRPr="00C86964">
        <w:rPr>
          <w:rFonts w:ascii="Times New Roman" w:hAnsi="Times New Roman" w:cs="Times New Roman"/>
          <w:sz w:val="24"/>
          <w:szCs w:val="24"/>
        </w:rPr>
        <w:t xml:space="preserve"> potential indicator</w:t>
      </w:r>
      <w:r w:rsidRPr="00C86964">
        <w:rPr>
          <w:rFonts w:ascii="Times New Roman" w:hAnsi="Times New Roman" w:cs="Times New Roman"/>
          <w:sz w:val="24"/>
          <w:szCs w:val="24"/>
        </w:rPr>
        <w:t xml:space="preserve"> for </w:t>
      </w:r>
      <w:proofErr w:type="spellStart"/>
      <w:r w:rsidRPr="00C86964">
        <w:rPr>
          <w:rFonts w:ascii="Times New Roman" w:hAnsi="Times New Roman" w:cs="Times New Roman"/>
          <w:sz w:val="24"/>
          <w:szCs w:val="24"/>
        </w:rPr>
        <w:t>CaP</w:t>
      </w:r>
      <w:proofErr w:type="spellEnd"/>
      <w:r w:rsidRPr="00C86964">
        <w:rPr>
          <w:rFonts w:ascii="Times New Roman" w:hAnsi="Times New Roman" w:cs="Times New Roman"/>
          <w:sz w:val="24"/>
          <w:szCs w:val="24"/>
        </w:rPr>
        <w:t xml:space="preserve"> progression and a possible diagnostic for determining the </w:t>
      </w:r>
      <w:r w:rsidR="001C006E" w:rsidRPr="00C86964">
        <w:rPr>
          <w:rFonts w:ascii="Times New Roman" w:hAnsi="Times New Roman" w:cs="Times New Roman"/>
          <w:sz w:val="24"/>
          <w:szCs w:val="24"/>
        </w:rPr>
        <w:t xml:space="preserve">success rate of therapeutic and </w:t>
      </w:r>
      <w:r w:rsidR="007E3D8C" w:rsidRPr="00C86964">
        <w:rPr>
          <w:rFonts w:ascii="Times New Roman" w:hAnsi="Times New Roman" w:cs="Times New Roman"/>
          <w:sz w:val="24"/>
          <w:szCs w:val="24"/>
        </w:rPr>
        <w:t>chemo preventive</w:t>
      </w:r>
      <w:r w:rsidR="001C006E" w:rsidRPr="00C86964">
        <w:rPr>
          <w:rFonts w:ascii="Times New Roman" w:hAnsi="Times New Roman" w:cs="Times New Roman"/>
          <w:sz w:val="24"/>
          <w:szCs w:val="24"/>
        </w:rPr>
        <w:t xml:space="preserve"> medicines </w:t>
      </w:r>
      <w:r w:rsidR="000E6C6D"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abstract":"//        Ida Steiro 1 , Esten N. Vandsemb 1 , Samah Elsaadi 1 , Kristine Misund 1 , Anne-Marit Sponaas 1 , Magne B&amp;#x00F8;rset 1  ,  2 , Pegah Abdollahi 1  ,  3  and Tobias S. Sl&amp;#x00F8;rdahl 1  ,  4    1  Center for Myeloma Research, Department of Clinical and Molecular Medicine, Faculty of Medicine and Health Sciences, Norwegian University of Science and Technology (NTNU), Trondheim, Norway    2  Department of Immunology and Transfusion Medicine, St. Olav&amp;#x0027;s University Hospital, Trondheim, Norway    3  Laboratory Clinic, St. Olav&amp;#x0027;s University Hospital, Trondheim, Norway    4  Department of Hematology, St. Olav&amp;#x0027;s University Hospital, Trondheim, Norway   Correspondence to:     Ida Steiro,   email:    ida.j.steiro@ntnu.no         Keywords:  matriptase; multiple myeloma; tumor suppressor; migration; Src     Received:  September 08, 2022&amp;emsp;&amp;emsp;&amp;emsp;&amp;emsp;  Accepted:  October 12, 2022&amp;emsp;&amp;emsp;&amp;emsp;&amp;emsp;  Published:  October 20, 2022       Copyright: &amp;copy; 2022 Steiro et al. This is an open access article distributed under the terms of the  Creative Commons Attribution License  (CC BY 3.0), which permits unrestricted use, distribution, and reproduction in any medium, provided the original author and source are credited.   ABSTRACT      Background: Multiple myeloma (MM) is an incurable malignancy of plasma cells. The serine protease matriptase is frequently dysregulated in human carcinomas, which facilitates tumor progression and metastatic dissemination. The importance of matriptase in hematological malignancies is yet to be clarified. In this study, we aimed to characterize the role of matriptase in MM.   Materials and Methods: mRNA expression of matriptase and its inhibitors hepatocyte growth factor activator inhibitor (HAI)-1 and HAI-2 was studied in primary MM cells from patient samples and human myeloma cell lines (HMCLs). We further investigated the effect of matriptase on migration and proliferation of myeloma cells  in vitro . By use of the CoMMpass database, we assessed the clinical relevance of matriptase in MM patients.   Results: Matriptase was expressed in 96% of patient samples and all HMCLs tested. Overexpression of matriptase  in vitro  reduced proliferation, and significantly decreased cytokine-induced migration. Conversely, matriptase knockdown significantly enhanced migration. Mechanistically, overexpression of matriptase inhibited activation of Src kinase.   Conclusions: Our findings may suggest a novel ro…","author":[{"dropping-particle":"","family":"Steiro","given":"Ida","non-dropping-particle":"","parse-names":false,"suffix":""},{"dropping-particle":"","family":"Vandsemb","given":"Esten N","non-dropping-particle":"","parse-names":false,"suffix":""},{"dropping-particle":"","family":"Elsaadi","given":"Samah","non-dropping-particle":"","parse-names":false,"suffix":""},{"dropping-particle":"","family":"Misund","given":"Kristine","non-dropping-particle":"","parse-names":false,"suffix":""},{"dropping-particle":"","family":"Sponaas","given":"Anne-Marit","non-dropping-particle":"","parse-names":false,"suffix":""},{"dropping-particle":"","family":"Børset","given":"Magne","non-dropping-particle":"","parse-names":false,"suffix":""},{"dropping-particle":"","family":"Abdollahi","given":"Pegah","non-dropping-particle":"","parse-names":false,"suffix":""},{"dropping-particle":"","family":"Slørdahl","given":"Tobias S","non-dropping-particle":"","parse-names":false,"suffix":""}],"container-title":"Oncotarget; Vol 13 (2022)","id":"ITEM-1","issued":{"date-parts":[["2022"]]},"title":"The serine protease matriptase inhibits migration and proliferation in multiple myeloma cells","type":"article-journal"},"uris":["http://www.mendeley.com/documents/?uuid=b2ea6fb7-0f72-4a0f-a2a6-b946053095fb"]}],"mendeley":{"formattedCitation":"(37)","plainTextFormattedCitation":"(37)","previouslyFormattedCitation":"[37]"},"properties":{"noteIndex":0},"schema":"https://github.com/citation-style-language/schema/raw/master/csl-citation.json"}</w:instrText>
      </w:r>
      <w:r w:rsidR="000E6C6D"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7)</w:t>
      </w:r>
      <w:r w:rsidR="000E6C6D"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One of the most well studied serine proteases is trypsin. These proteases are crucial for numerous </w:t>
      </w:r>
      <w:r w:rsidR="00CF7849" w:rsidRPr="00C86964">
        <w:rPr>
          <w:rFonts w:ascii="Times New Roman" w:hAnsi="Times New Roman" w:cs="Times New Roman"/>
          <w:sz w:val="24"/>
          <w:szCs w:val="24"/>
        </w:rPr>
        <w:t>biological procedures</w:t>
      </w:r>
      <w:r w:rsidRPr="00C86964">
        <w:rPr>
          <w:rFonts w:ascii="Times New Roman" w:hAnsi="Times New Roman" w:cs="Times New Roman"/>
          <w:sz w:val="24"/>
          <w:szCs w:val="24"/>
        </w:rPr>
        <w:t xml:space="preserve">, including </w:t>
      </w:r>
      <w:r w:rsidR="00CF7849" w:rsidRPr="00C86964">
        <w:rPr>
          <w:rFonts w:ascii="Times New Roman" w:hAnsi="Times New Roman" w:cs="Times New Roman"/>
          <w:sz w:val="24"/>
          <w:szCs w:val="24"/>
        </w:rPr>
        <w:t>metabolism</w:t>
      </w:r>
      <w:r w:rsidRPr="00C86964">
        <w:rPr>
          <w:rFonts w:ascii="Times New Roman" w:hAnsi="Times New Roman" w:cs="Times New Roman"/>
          <w:sz w:val="24"/>
          <w:szCs w:val="24"/>
        </w:rPr>
        <w:t xml:space="preserve">, </w:t>
      </w:r>
      <w:r w:rsidR="00CF7849" w:rsidRPr="00C86964">
        <w:rPr>
          <w:rFonts w:ascii="Times New Roman" w:hAnsi="Times New Roman" w:cs="Times New Roman"/>
          <w:sz w:val="24"/>
          <w:szCs w:val="24"/>
        </w:rPr>
        <w:t>Coagulation</w:t>
      </w:r>
      <w:r w:rsidRPr="00C86964">
        <w:rPr>
          <w:rFonts w:ascii="Times New Roman" w:hAnsi="Times New Roman" w:cs="Times New Roman"/>
          <w:sz w:val="24"/>
          <w:szCs w:val="24"/>
        </w:rPr>
        <w:t>, regulation, as well as a variety of significant pathological processes, including atherosclerosis, inflammation, and cancer. Trypsin was formerly thought to be a digestive enzyme produced exclusively by pancreatic acinar cells</w:t>
      </w:r>
      <w:r w:rsidR="000E6C6D" w:rsidRPr="00C86964">
        <w:rPr>
          <w:rFonts w:ascii="Times New Roman" w:hAnsi="Times New Roman" w:cs="Times New Roman"/>
          <w:sz w:val="24"/>
          <w:szCs w:val="24"/>
        </w:rPr>
        <w:t xml:space="preserve"> </w:t>
      </w:r>
      <w:r w:rsidR="000E6C6D"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bmcl.2006.03.012","ISSN":"0960-894X","abstract":"A series of diphenylphosphonate-based probes were developed for the trypsin-like serine proteases. These probes selectively target serine proteases rather than general serine hydrolases that are targets for fluorophosphonate-based probes. This increased selectivity allows detection of low abundance serine proteases in complex proteomes using simple SDS–PAGE methods. We present here the application of multiple probes in enzyme activity profiling of intact mast cells, a type of inflammatory cell implicated in allergy and autoimmune diseases.","author":[{"dropping-particle":"","family":"Pan","given":"Zhengying","non-dropping-particle":"","parse-names":false,"suffix":""},{"dropping-particle":"","family":"Jeffery","given":"Douglas A","non-dropping-particle":"","parse-names":false,"suffix":""},{"dropping-particle":"","family":"Chehade","given":"Kareem","non-dropping-particle":"","parse-names":false,"suffix":""},{"dropping-particle":"","family":"Beltman","given":"Jerlyn","non-dropping-particle":"","parse-names":false,"suffix":""},{"dropping-particle":"","family":"Clark","given":"James M","non-dropping-particle":"","parse-names":false,"suffix":""},{"dropping-particle":"","family":"Grothaus","given":"Paul","non-dropping-particle":"","parse-names":false,"suffix":""},{"dropping-particle":"","family":"Bogyo","given":"Matthew","non-dropping-particle":"","parse-names":false,"suffix":""},{"dropping-particle":"","family":"Baruch","given":"Amos","non-dropping-particle":"","parse-names":false,"suffix":""}],"container-title":"Bioorganic &amp; Medicinal Chemistry Letters","id":"ITEM-1","issue":"11","issued":{"date-parts":[["2006"]]},"page":"2882-2885","title":"Development of activity-based probes for trypsin-family serine proteases","type":"article-journal","volume":"16"},"uris":["http://www.mendeley.com/documents/?uuid=bad1035e-b4f3-4d79-9226-fe3199712268"]}],"mendeley":{"formattedCitation":"(38)","plainTextFormattedCitation":"(38)","previouslyFormattedCitation":"[38]"},"properties":{"noteIndex":0},"schema":"https://github.com/citation-style-language/schema/raw/master/csl-citation.json"}</w:instrText>
      </w:r>
      <w:r w:rsidR="000E6C6D"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8)</w:t>
      </w:r>
      <w:r w:rsidR="000E6C6D"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r w:rsidR="00505E0B" w:rsidRPr="00505E0B">
        <w:rPr>
          <w:rFonts w:ascii="Times New Roman" w:hAnsi="Times New Roman" w:cs="Times New Roman"/>
          <w:sz w:val="24"/>
          <w:szCs w:val="24"/>
        </w:rPr>
        <w:t>However, the finding of the enzyme in patients who had undergone pancreatectomy stimulated investigation into trypsin production in other regions of the human body.</w:t>
      </w:r>
    </w:p>
    <w:p w14:paraId="12E257EF" w14:textId="6D76761F"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Trypsinogen-1, Trypsinogen-2, Trypsinogen-3 (present in diverse epithelial tissues), and Trypsinogen-4 are the four distinct trypsinogen isoforms that have been described in humans (found in the brain)</w:t>
      </w:r>
      <w:r w:rsidR="00CF640A" w:rsidRPr="00C86964">
        <w:rPr>
          <w:rFonts w:ascii="Times New Roman" w:hAnsi="Times New Roman" w:cs="Times New Roman"/>
          <w:sz w:val="24"/>
          <w:szCs w:val="24"/>
        </w:rPr>
        <w:t xml:space="preserve"> </w:t>
      </w:r>
      <w:r w:rsidR="00CF640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path.1999","ISSN":"0022-3417","abstract":"Abstract Trypsin is involved in colorectal carcinogenesis and promotes proliferation, invasion, and metastasis. Although a well-known pancreatic digestive enzyme, trypsin has also been found in other tissues and various cancers, most importantly of the colorectum. Moreover, colorectal cancers with trypsin expression have a poor prognosis and shorter disease-free survival. Biological understanding of how trypsin causes cancer progression is emerging. It seems to act both directly and indirectly through a ?proteinase?antiproteinase-system?, and by activation of other proteinase cascades. Invasion of the basal membrane by cancer cells may be promoted directly by trypsin digestion of type I collagen. Trypsin activates, and is co-expressed with matrix metalloproteinases (MMPs), which are known to facilitate invasion and metastasis. MMP-2, MMP-7, and MMP-9 are co-expressed together with trypsin and seem to be of particular importance in proliferation, progression, and invasion. MMPs may play a role in both conversion from adenoma to carcinoma, and in the initiation of invasion and metastasis. Co-segregation of trypsin and MMPs within the tumour environment is important for the activation of MMPs, and may explain the deleterious effect of trypsin on prognosis in colorectal cancer. Trypsin and proteinase-activated receptor 2 (PAR-2) act together in an autocrine loop that promotes proliferation, invasion, and metastasis through various mechanisms, of which prostaglandin synthesis is important. Stimulated by trypsin, both MMP and PAR-2 may activate the mitogenic MAPK?ERK pathway through activation of the epidermal growth factor receptor. Experimental trypsin inhibition is feasible but not very effective, and trypsin as a target for clinical therapy is unlikely to be successful owing to its universal distribution. However, as the pathways of trypsin and co-activated protein cascades emerge, biological understanding of colorectal carcinogenesis will be further illuminated and may pave the way for prognosticators, predictors, and novel targets of therapy. Copyright ? 2006 Pathological Society of Great Britain and Ireland. Published by John Wiley &amp; Sons, Ltd.","author":[{"dropping-particle":"","family":"Soreide","given":"K","non-dropping-particle":"","parse-names":false,"suffix":""},{"dropping-particle":"","family":"Janssen","given":"E A","non-dropping-particle":"","parse-names":false,"suffix":""},{"dropping-particle":"","family":"Körner","given":"H","non-dropping-particle":"","parse-names":false,"suffix":""},{"dropping-particle":"","family":"Baak","given":"J P A","non-dropping-particle":"","parse-names":false,"suffix":""}],"container-title":"The Journal of Pathology","id":"ITEM-1","issue":"2","issued":{"date-parts":[["2006","6","1"]]},"note":"https://doi.org/10.1002/path.1999","page":"147-156","publisher":"John Wiley &amp; Sons, Ltd","title":"Trypsin in colorectal cancer: molecular biological mechanisms of proliferation, invasion, and metastasis","type":"article-journal","volume":"209"},"uris":["http://www.mendeley.com/documents/?uuid=8781c4b3-6ab2-4a2f-9140-f1a07b654dc6"]}],"mendeley":{"formattedCitation":"(39)","plainTextFormattedCitation":"(39)","previouslyFormattedCitation":"[39]"},"properties":{"noteIndex":0},"schema":"https://github.com/citation-style-language/schema/raw/master/csl-citation.json"}</w:instrText>
      </w:r>
      <w:r w:rsidR="00CF640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9)</w:t>
      </w:r>
      <w:r w:rsidR="00CF640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he many trypsinogens exhibit high nucleotide and protein homology (&gt;90%). </w:t>
      </w:r>
      <w:r w:rsidR="00114B8B" w:rsidRPr="00C86964">
        <w:rPr>
          <w:rFonts w:ascii="Times New Roman" w:hAnsi="Times New Roman" w:cs="Times New Roman"/>
          <w:sz w:val="24"/>
          <w:szCs w:val="24"/>
        </w:rPr>
        <w:t>A</w:t>
      </w:r>
      <w:r w:rsidRPr="00C86964">
        <w:rPr>
          <w:rFonts w:ascii="Times New Roman" w:hAnsi="Times New Roman" w:cs="Times New Roman"/>
          <w:sz w:val="24"/>
          <w:szCs w:val="24"/>
        </w:rPr>
        <w:t>rginine and lysine contribute</w:t>
      </w:r>
      <w:r w:rsidR="00114B8B" w:rsidRPr="00C86964">
        <w:rPr>
          <w:rFonts w:ascii="Times New Roman" w:hAnsi="Times New Roman" w:cs="Times New Roman"/>
          <w:sz w:val="24"/>
          <w:szCs w:val="24"/>
        </w:rPr>
        <w:t>s</w:t>
      </w:r>
      <w:r w:rsidRPr="00C86964">
        <w:rPr>
          <w:rFonts w:ascii="Times New Roman" w:hAnsi="Times New Roman" w:cs="Times New Roman"/>
          <w:sz w:val="24"/>
          <w:szCs w:val="24"/>
        </w:rPr>
        <w:t xml:space="preserve"> carboxyl groups to the </w:t>
      </w:r>
      <w:r w:rsidR="00114B8B" w:rsidRPr="00C86964">
        <w:rPr>
          <w:rFonts w:ascii="Times New Roman" w:hAnsi="Times New Roman" w:cs="Times New Roman"/>
          <w:sz w:val="24"/>
          <w:szCs w:val="24"/>
        </w:rPr>
        <w:t>linear structure formation</w:t>
      </w:r>
      <w:r w:rsidRPr="00C86964">
        <w:rPr>
          <w:rFonts w:ascii="Times New Roman" w:hAnsi="Times New Roman" w:cs="Times New Roman"/>
          <w:sz w:val="24"/>
          <w:szCs w:val="24"/>
        </w:rPr>
        <w:t xml:space="preserve"> in protein molecules, which trypsin specifically targets</w:t>
      </w:r>
      <w:r w:rsidR="00CF640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yexcr.2005.12.024","ISSN":"0014-4827","abstract":"There are more than 100 distinct types of cancer, and subtypes can be found within specific organs. Cancer progression is a complex multi-step process. These steps reflect alterations that drive the progressive transformation of normal cells into highly malignant ones. One critical step in tumor growth and invasion is the proteolytic processing of the extracellular matrix environment. The degradation of the extracellular matrix not only enables cell migration, invasion, and metastasis formation, but also affects cell behavior in multiple ways; on one hand by cleaving extracellular matrix bound growth factors and on the other hand by inhibiting angiogenesis into the tumor by liberating cryptic endogenous inhibitors of angiogenesis. Serine proteases and matrix metalloproteases are families of proteolytic enzymes involved in physiological and pathological extracellular matrix and basement membrane processing. In this review, we will focus on the role and activation of trypsinogens, a family of serine proteases, in cancer progression.","author":[{"dropping-particle":"","family":"Nyberg","given":"Pia","non-dropping-particle":"","parse-names":false,"suffix":""},{"dropping-particle":"","family":"Ylipalosaari","given":"Merja","non-dropping-particle":"","parse-names":false,"suffix":""},{"dropping-particle":"","family":"Sorsa","given":"Timo","non-dropping-particle":"","parse-names":false,"suffix":""},{"dropping-particle":"","family":"Salo","given":"Tuula","non-dropping-particle":"","parse-names":false,"suffix":""}],"container-title":"Experimental Cell Research","id":"ITEM-1","issue":"8","issued":{"date-parts":[["2006"]]},"page":"1219-1228","title":"Trypsins and their role in carcinoma growth","type":"article-journal","volume":"312"},"uris":["http://www.mendeley.com/documents/?uuid=b18da1d7-aff6-4701-9a9b-cf7c4ea68919"]}],"mendeley":{"formattedCitation":"(40)","plainTextFormattedCitation":"(40)","previouslyFormattedCitation":"[40]"},"properties":{"noteIndex":0},"schema":"https://github.com/citation-style-language/schema/raw/master/csl-citation.json"}</w:instrText>
      </w:r>
      <w:r w:rsidR="00CF640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0)</w:t>
      </w:r>
      <w:r w:rsidR="00CF640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Second, an </w:t>
      </w:r>
      <w:proofErr w:type="spellStart"/>
      <w:r w:rsidRPr="00C86964">
        <w:rPr>
          <w:rFonts w:ascii="Times New Roman" w:hAnsi="Times New Roman" w:cs="Times New Roman"/>
          <w:sz w:val="24"/>
          <w:szCs w:val="24"/>
        </w:rPr>
        <w:t>enteropeptidase</w:t>
      </w:r>
      <w:proofErr w:type="spellEnd"/>
      <w:r w:rsidRPr="00C86964">
        <w:rPr>
          <w:rFonts w:ascii="Times New Roman" w:hAnsi="Times New Roman" w:cs="Times New Roman"/>
          <w:sz w:val="24"/>
          <w:szCs w:val="24"/>
        </w:rPr>
        <w:t xml:space="preserve"> present in duodenal enterocytes has the potential to convert trypsinogen into active trypsin. It's interesting to note that trypsin-activating </w:t>
      </w:r>
      <w:proofErr w:type="spellStart"/>
      <w:r w:rsidRPr="00C86964">
        <w:rPr>
          <w:rFonts w:ascii="Times New Roman" w:hAnsi="Times New Roman" w:cs="Times New Roman"/>
          <w:sz w:val="24"/>
          <w:szCs w:val="24"/>
        </w:rPr>
        <w:t>enteropeptidase</w:t>
      </w:r>
      <w:proofErr w:type="spellEnd"/>
      <w:r w:rsidRPr="00C86964">
        <w:rPr>
          <w:rFonts w:ascii="Times New Roman" w:hAnsi="Times New Roman" w:cs="Times New Roman"/>
          <w:sz w:val="24"/>
          <w:szCs w:val="24"/>
        </w:rPr>
        <w:t xml:space="preserve"> is present in the adenocarcinoma cells of the duodenum and other tissues that produce trypsin</w:t>
      </w:r>
      <w:r w:rsidR="00CF640A" w:rsidRPr="00C86964">
        <w:rPr>
          <w:rFonts w:ascii="Times New Roman" w:hAnsi="Times New Roman" w:cs="Times New Roman"/>
          <w:sz w:val="24"/>
          <w:szCs w:val="24"/>
        </w:rPr>
        <w:t xml:space="preserve"> </w:t>
      </w:r>
      <w:r w:rsidR="00CF640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ISSN":"0008-5472","abstract":"We have recently demonstrated that many cancer cell lines produce a novel trypsinogen isoenzyme called tumor-associated trypsinogen 2 (TAT-2). It was found during a search of the target protease for tumor-associated trypsin inhibitor (TATI). We now show that degradation of subendothelial cell extracellular matrix (ECM) by four different cell lines (COLO 205 colon carcinoma, K-562 erythroleukemia, CAPAN-1 pancreatic carcinoma, and HT 1080 fibrosarcoma) can be partially inhibited by TATI or neutralizing trypsin antibodies. When cells were cultured in serum-free medium on ECM, TATI and trypsin antibodies inhibited the release of immunoreactive fibronectin fragments from ECM by 47–54 and 40%, respectively. Degradation of isotopically labeled ([3H]serine, [3H]proline, and [35S]sulfate) ECM was also significantly prevented by TATI. At its maximum, it exerted a 57% inhibition on the degradation of [3H]serine-labeled ECM. Plasminogen added exogenously to the culture medium further potentiated the proteolysis of ECM. Interestingly, addition of enteropeptidase, an activator of TAT-2, also enhanced cell-mediated proteolysis as assessed by degradation of purified fibronectin coated onto the surface of wells. Immunoblot analysis showed that enteropeptidase-mediated proteolysis generated a pattern of fibronectin fragments similar to that obtained by digestion of purified fibronectin by TAT-2. These results demonstrate the existence of a proteolytic system in tumor cells which is dependent on the activation of TAT-2. We suggest that TAT-2 is involved in a protease cascade-stimulating tumor cell invasion and degradation of extracellular matrix.","author":[{"dropping-particle":"","family":"Koivunen","given":"Erkki","non-dropping-particle":"","parse-names":false,"suffix":""},{"dropping-particle":"","family":"Ristimäki","given":"Ari","non-dropping-particle":"","parse-names":false,"suffix":""},{"dropping-particle":"","family":"Itkonen","given":"Outi","non-dropping-particle":"","parse-names":false,"suffix":""},{"dropping-particle":"","family":"Osman","given":"Sirpa","non-dropping-particle":"","parse-names":false,"suffix":""},{"dropping-particle":"","family":"Vuento","given":"Matti","non-dropping-particle":"","parse-names":false,"suffix":""},{"dropping-particle":"","family":"Stenman","given":"Ulf-Håkan","non-dropping-particle":"","parse-names":false,"suffix":""}],"container-title":"Cancer Research","id":"ITEM-1","issue":"8","issued":{"date-parts":[["1991","4","1"]]},"page":"2107-2112","title":"Tumor-associated Trypsin Participates in Cancer Cell-mediated Degradation of Extracellular Matrix1","type":"article-journal","volume":"51"},"uris":["http://www.mendeley.com/documents/?uuid=dcf918ee-9b9b-4e54-9004-b2288bf8b553"]}],"mendeley":{"formattedCitation":"(41)","plainTextFormattedCitation":"(41)","previouslyFormattedCitation":"[41]"},"properties":{"noteIndex":0},"schema":"https://github.com/citation-style-language/schema/raw/master/csl-citation.json"}</w:instrText>
      </w:r>
      <w:r w:rsidR="00CF640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1)</w:t>
      </w:r>
      <w:r w:rsidR="00CF640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Moreover, the pancreatic secretory trypsin inhibitor (PSTI), an antiprotease mediator, guards against premature activation.</w:t>
      </w:r>
    </w:p>
    <w:p w14:paraId="105430E9" w14:textId="3487BD57"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An imbalance in the "protease-antiprotease-system" system seems to enhance the risk of developing pancreatic adenocarcinoma and has a </w:t>
      </w:r>
      <w:r w:rsidR="00B940E2" w:rsidRPr="00C86964">
        <w:rPr>
          <w:rFonts w:ascii="Times New Roman" w:hAnsi="Times New Roman" w:cs="Times New Roman"/>
          <w:sz w:val="24"/>
          <w:szCs w:val="24"/>
        </w:rPr>
        <w:t>misconception</w:t>
      </w:r>
      <w:r w:rsidRPr="00C86964">
        <w:rPr>
          <w:rFonts w:ascii="Times New Roman" w:hAnsi="Times New Roman" w:cs="Times New Roman"/>
          <w:sz w:val="24"/>
          <w:szCs w:val="24"/>
        </w:rPr>
        <w:t xml:space="preserve"> in the development of pancreatitis</w:t>
      </w:r>
      <w:r w:rsidR="00CF640A" w:rsidRPr="00C86964">
        <w:rPr>
          <w:rFonts w:ascii="Times New Roman" w:hAnsi="Times New Roman" w:cs="Times New Roman"/>
          <w:sz w:val="24"/>
          <w:szCs w:val="24"/>
        </w:rPr>
        <w:t xml:space="preserve"> </w:t>
      </w:r>
      <w:r w:rsidR="00CF640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53/j.gastro.2018.11.081","ISSN":"0016-5085","abstract":"Since the discovery of the first trypsinogen mutation in families with hereditary pancreatitis, pancreatic genetics has made rapid progress. The identification of mutations in genes involved in the digestive protease–antiprotease pathway has lent additional support to the notion that pancreatitis is a disease of autodigestion. Clinical and experimental observations have provided compelling evidence that premature intrapancreatic activation of digestive proteases is critical in pancreatitis onset. However, disease course and severity are mostly governed by inflammatory cells that drive local and systemic immune responses. In this article, we review the genetics, cell biology, and immunology of pancreatitis with a focus on protease activation pathways and other early events.","author":[{"dropping-particle":"","family":"Mayerle","given":"Julia","non-dropping-particle":"","parse-names":false,"suffix":""},{"dropping-particle":"","family":"Sendler","given":"Matthias","non-dropping-particle":"","parse-names":false,"suffix":""},{"dropping-particle":"","family":"Hegyi","given":"Eszter","non-dropping-particle":"","parse-names":false,"suffix":""},{"dropping-particle":"","family":"Beyer","given":"Georg","non-dropping-particle":"","parse-names":false,"suffix":""},{"dropping-particle":"","family":"Lerch","given":"Markus M","non-dropping-particle":"","parse-names":false,"suffix":""},{"dropping-particle":"","family":"Sahin-Tóth","given":"Miklós","non-dropping-particle":"","parse-names":false,"suffix":""}],"container-title":"Gastroenterology","id":"ITEM-1","issue":"7","issued":{"date-parts":[["2019"]]},"page":"1951-1968.e1","title":"Genetics, Cell Biology, and Pathophysiology of Pancreatitis","type":"article-journal","volume":"156"},"uris":["http://www.mendeley.com/documents/?uuid=84033b31-8e7f-4b6f-af11-a3a608d874ed"]}],"mendeley":{"formattedCitation":"(42)","plainTextFormattedCitation":"(42)","previouslyFormattedCitation":"[42]"},"properties":{"noteIndex":0},"schema":"https://github.com/citation-style-language/schema/raw/master/csl-citation.json"}</w:instrText>
      </w:r>
      <w:r w:rsidR="00CF640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2)</w:t>
      </w:r>
      <w:r w:rsidR="00CF640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he mucosa of the typical gastrointestinal tract excretes pancreatic secretory trypsin inhibitor </w:t>
      </w:r>
      <w:r w:rsidRPr="00C86964">
        <w:rPr>
          <w:rFonts w:ascii="Times New Roman" w:hAnsi="Times New Roman" w:cs="Times New Roman"/>
          <w:sz w:val="24"/>
          <w:szCs w:val="24"/>
        </w:rPr>
        <w:lastRenderedPageBreak/>
        <w:t xml:space="preserve">(PSTI), which works to shield cells from proteolytic degradation. The same peptide, also known as "tumor-associated trypsin inhibitor" (TATI), which is the same as PSTI, is released by </w:t>
      </w:r>
      <w:r w:rsidR="00EC274E" w:rsidRPr="00C86964">
        <w:rPr>
          <w:rFonts w:ascii="Times New Roman" w:hAnsi="Times New Roman" w:cs="Times New Roman"/>
          <w:sz w:val="24"/>
          <w:szCs w:val="24"/>
        </w:rPr>
        <w:t>tumor</w:t>
      </w:r>
      <w:r w:rsidRPr="00C86964">
        <w:rPr>
          <w:rFonts w:ascii="Times New Roman" w:hAnsi="Times New Roman" w:cs="Times New Roman"/>
          <w:sz w:val="24"/>
          <w:szCs w:val="24"/>
        </w:rPr>
        <w:t xml:space="preserve"> cells</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109/00365519109104618","ISSN":"0036-5513","author":[{"dropping-particle":"","family":"Stenman","given":"U-H.","non-dropping-particle":"","parse-names":false,"suffix":""},{"dropping-particle":"","family":"Koivunen","given":"E","non-dropping-particle":"","parse-names":false,"suffix":""},{"dropping-particle":"","family":"Itkonen","given":"O","non-dropping-particle":"","parse-names":false,"suffix":""}],"container-title":"Scandinavian Journal of Clinical and Laboratory Investigation","id":"ITEM-1","issue":"sup207","issued":{"date-parts":[["1991","1","1"]]},"note":"doi: 10.3109/00365519109104618","page":"5-9","publisher":"Taylor &amp; Francis","title":"Biology and Function of Tumor-Associated Trypsin Inhibitor, Tati","type":"article-journal","volume":"51"},"uris":["http://www.mendeley.com/documents/?uuid=52744fe1-3582-4a2c-9074-88ddb6c23cbd"]}],"mendeley":{"formattedCitation":"(43)","plainTextFormattedCitation":"(43)","previouslyFormattedCitation":"[43]"},"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3)</w:t>
      </w:r>
      <w:r w:rsidR="00755D84"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rypsin promotes growth, invasion, and metastasis and is implicated in the development of colorectal cancer. Moreover, trypsin-expressed colorectal </w:t>
      </w:r>
      <w:r w:rsidR="00EC274E" w:rsidRPr="00C86964">
        <w:rPr>
          <w:rFonts w:ascii="Times New Roman" w:hAnsi="Times New Roman" w:cs="Times New Roman"/>
          <w:sz w:val="24"/>
          <w:szCs w:val="24"/>
        </w:rPr>
        <w:t>tumors</w:t>
      </w:r>
      <w:r w:rsidRPr="00C86964">
        <w:rPr>
          <w:rFonts w:ascii="Times New Roman" w:hAnsi="Times New Roman" w:cs="Times New Roman"/>
          <w:sz w:val="24"/>
          <w:szCs w:val="24"/>
        </w:rPr>
        <w:t xml:space="preserve"> have a worse prognosis and a shorter disease-free survival time</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38/bjc.1987.175","ISSN":"1532-1827","abstract":"The levels of tumour-associated trypsin inhibitor (TATI), CA 125 and CEA were measured in ovarian cyst fluids from 21 patients. TATI in cyst fluid was immunologically and physicochemically similar to the peptide originally isolated from the urine of a patient with ovarian cancer. Mucinous cysts contained significantly higher levels of TATI than did serous cysts. Immunohistochemically TATI was localized in the apical parts of cells of mucinous ovarian cysts. These results suggest that this tumour-associated peptide is actually produced by a tumour. Like TATI, CEA occurred at higher concentrations in mucinous than in serous cyst fluids, whereas CA 125 was found in higher concentrations in serous than in mucinous cyst fluids. The concentrations of these tumours markers in cyst fluids did not correlate with circulating levels of the same markers. In spite of the very high levels of all these tumour markers in benign cyst fluids, serum levels were normal or only slightly elevated. Clearly elevated serum levels occurred only in patients with malignant tumours. Cyst fluid levels of these tumour markers could not be used to distinguish between benign and malignant tumours.","author":[{"dropping-particle":"","family":"Halila","given":"H","non-dropping-particle":"","parse-names":false,"suffix":""},{"dropping-particle":"","family":"Huhtala","given":"M-L","non-dropping-particle":"","parse-names":false,"suffix":""},{"dropping-particle":"","family":"Haglund","given":"C","non-dropping-particle":"","parse-names":false,"suffix":""},{"dropping-particle":"","family":"Nordling","given":"S","non-dropping-particle":"","parse-names":false,"suffix":""},{"dropping-particle":"","family":"Stenman","given":"U-H","non-dropping-particle":"","parse-names":false,"suffix":""}],"container-title":"British Journal of Cancer","id":"ITEM-1","issue":"2","issued":{"date-parts":[["1987"]]},"page":"153-156","title":"Tumour-associated trypsin inhibitor (TATI) in human ovarian cyst fluid. Comparison with CA 125 and CEA","type":"article-journal","volume":"56"},"uris":["http://www.mendeley.com/documents/?uuid=aceeb5ad-6ca2-41c9-bf72-05e1df0a489a"]}],"mendeley":{"formattedCitation":"(44)","plainTextFormattedCitation":"(44)","previouslyFormattedCitation":"[44]"},"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4)</w:t>
      </w:r>
      <w:r w:rsidR="00755D84" w:rsidRPr="00C86964">
        <w:rPr>
          <w:rFonts w:ascii="Times New Roman" w:hAnsi="Times New Roman" w:cs="Times New Roman"/>
          <w:sz w:val="24"/>
          <w:szCs w:val="24"/>
        </w:rPr>
        <w:fldChar w:fldCharType="end"/>
      </w:r>
      <w:r w:rsidRPr="00C86964">
        <w:rPr>
          <w:rFonts w:ascii="Times New Roman" w:hAnsi="Times New Roman" w:cs="Times New Roman"/>
          <w:sz w:val="24"/>
          <w:szCs w:val="24"/>
        </w:rPr>
        <w:t>. Trypsin's role in the development of cancer is becoming more understood biologically. By a "protease-antiprotease-system" and the activation of other protease cascades, it seems to operate both directly and indirectly. Trypsin digestion of type I collagen may directly encourage cancer cell invasion of the basal membrane</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path.1999","ISSN":"0022-3417","abstract":"Abstract Trypsin is involved in colorectal carcinogenesis and promotes proliferation, invasion, and metastasis. Although a well-known pancreatic digestive enzyme, trypsin has also been found in other tissues and various cancers, most importantly of the colorectum. Moreover, colorectal cancers with trypsin expression have a poor prognosis and shorter disease-free survival. Biological understanding of how trypsin causes cancer progression is emerging. It seems to act both directly and indirectly through a ?proteinase?antiproteinase-system?, and by activation of other proteinase cascades. Invasion of the basal membrane by cancer cells may be promoted directly by trypsin digestion of type I collagen. Trypsin activates, and is co-expressed with matrix metalloproteinases (MMPs), which are known to facilitate invasion and metastasis. MMP-2, MMP-7, and MMP-9 are co-expressed together with trypsin and seem to be of particular importance in proliferation, progression, and invasion. MMPs may play a role in both conversion from adenoma to carcinoma, and in the initiation of invasion and metastasis. Co-segregation of trypsin and MMPs within the tumour environment is important for the activation of MMPs, and may explain the deleterious effect of trypsin on prognosis in colorectal cancer. Trypsin and proteinase-activated receptor 2 (PAR-2) act together in an autocrine loop that promotes proliferation, invasion, and metastasis through various mechanisms, of which prostaglandin synthesis is important. Stimulated by trypsin, both MMP and PAR-2 may activate the mitogenic MAPK?ERK pathway through activation of the epidermal growth factor receptor. Experimental trypsin inhibition is feasible but not very effective, and trypsin as a target for clinical therapy is unlikely to be successful owing to its universal distribution. However, as the pathways of trypsin and co-activated protein cascades emerge, biological understanding of colorectal carcinogenesis will be further illuminated and may pave the way for prognosticators, predictors, and novel targets of therapy. Copyright ? 2006 Pathological Society of Great Britain and Ireland. Published by John Wiley &amp; Sons, Ltd.","author":[{"dropping-particle":"","family":"Soreide","given":"K","non-dropping-particle":"","parse-names":false,"suffix":""},{"dropping-particle":"","family":"Janssen","given":"E A","non-dropping-particle":"","parse-names":false,"suffix":""},{"dropping-particle":"","family":"Körner","given":"H","non-dropping-particle":"","parse-names":false,"suffix":""},{"dropping-particle":"","family":"Baak","given":"J P A","non-dropping-particle":"","parse-names":false,"suffix":""}],"container-title":"The Journal of Pathology","id":"ITEM-1","issue":"2","issued":{"date-parts":[["2006","6","1"]]},"note":"https://doi.org/10.1002/path.1999","page":"147-156","publisher":"John Wiley &amp; Sons, Ltd","title":"Trypsin in colorectal cancer: molecular biological mechanisms of proliferation, invasion, and metastasis","type":"article-journal","volume":"209"},"uris":["http://www.mendeley.com/documents/?uuid=8781c4b3-6ab2-4a2f-9140-f1a07b654dc6"]}],"mendeley":{"formattedCitation":"(39)","plainTextFormattedCitation":"(39)","previouslyFormattedCitation":"[39]"},"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39)</w:t>
      </w:r>
      <w:r w:rsidR="00755D84"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p>
    <w:p w14:paraId="08E52042" w14:textId="5AF58789" w:rsidR="00BA4C7D" w:rsidRPr="00C86964" w:rsidRDefault="000B3F5A"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MMPs, which are known to promote migration and dissemination and are co-expressed, get triggered by trypsin. </w:t>
      </w:r>
      <w:r w:rsidR="00BA4C7D" w:rsidRPr="00C86964">
        <w:rPr>
          <w:rFonts w:ascii="Times New Roman" w:hAnsi="Times New Roman" w:cs="Times New Roman"/>
          <w:sz w:val="24"/>
          <w:szCs w:val="24"/>
        </w:rPr>
        <w:t>Trypsin and MMP-2, 7 and 9 co-express and seem to have a special role in invasion, progression, and proliferation</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ijms21124526","ISBN":"1422-0067","abstract":"In industrialized countries, cancer is the second leading cause of death after cardiovascular disease. Most cancer patients die because of metastases, which consist of the self-transplantation of malignant cells in anatomical sites other than the one from where the tumor arose. Disseminated cancer cells retain the phenotypic features of the primary tumor, and display very poor differentiation indices and functional regulation. Upon arrival at the target organ, they replace preexisting, normal cells, thereby permanently compromising the patient&amp;rsquo;s health; the metastasis can, in turn, metastasize. The spread of cancer cells implies the degradation of the extracellular matrix by a variety of enzymes, among which the matrix metalloproteinase (MMP)-9 is particularly effective. This article reviews the available published literature concerning the important role that MMP-9 has in the metastatic process. Additionally, information is provided on therapeutic approaches aimed at counteracting, or even preventing, the development of metastasis via the use of MMP-9 antagonists.","author":[{"dropping-particle":"","family":"Barillari","given":"Giovanni","non-dropping-particle":"","parse-names":false,"suffix":""}],"container-title":"International Journal of Molecular Sciences","id":"ITEM-1","issue":"12","issued":{"date-parts":[["2020"]]},"title":"The Impact of Matrix Metalloproteinase-9 on the Sequential Steps of the Metastatic Process","type":"article","volume":"21"},"uris":["http://www.mendeley.com/documents/?uuid=9adfffdb-4ab3-46d8-b11f-ba97ded46d93"]}],"mendeley":{"formattedCitation":"(45)","plainTextFormattedCitation":"(45)","previouslyFormattedCitation":"[45]"},"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5)</w:t>
      </w:r>
      <w:r w:rsidR="00755D84"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MMPs may contribute to invasion and metastasis as well as the transition from adenoma to cancer. Trypsin's detrimental impact on the prognosis of colorectal cancer may be explained by the cosegregation of trypsin and MMPs within the </w:t>
      </w:r>
      <w:r w:rsidR="00EC274E" w:rsidRPr="00C86964">
        <w:rPr>
          <w:rFonts w:ascii="Times New Roman" w:hAnsi="Times New Roman" w:cs="Times New Roman"/>
          <w:sz w:val="24"/>
          <w:szCs w:val="24"/>
        </w:rPr>
        <w:t>tumor</w:t>
      </w:r>
      <w:r w:rsidR="00BA4C7D" w:rsidRPr="00C86964">
        <w:rPr>
          <w:rFonts w:ascii="Times New Roman" w:hAnsi="Times New Roman" w:cs="Times New Roman"/>
          <w:sz w:val="24"/>
          <w:szCs w:val="24"/>
        </w:rPr>
        <w:t xml:space="preserve"> milieu, which is critical for the activation of MMPs</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89/fonc.2019.01370","ISSN":"2234-943X","abstract":"During angiogenesis, new vessels emerge from existing endothelial lined vessels to promote the degradation of the vascular basement membrane and remodel the extracellular matrix (ECM), followed by endothelial cell migration, and proliferation and the new generation of matrix components. Matrix metalloproteinases (MMPs) participate in the disruption, tumor neovascularization, and subsequent metastasis while tissue inhibitors of metalloproteinases (TIMPs) downregulate the activity of these MMPs. Then, the angiogenic response can be directly or indirectly mediated by MMPs through the modulation of the balance between pro- and anti-angiogenic factors. This review analyzes recent knowledge on MMPs and their participation in angiogenesis.","author":[{"dropping-particle":"","family":"Quintero-Fabián","given":"Saray","non-dropping-particle":"","parse-names":false,"suffix":""},{"dropping-particle":"","family":"Arreola","given":"Rodrigo","non-dropping-particle":"","parse-names":false,"suffix":""},{"dropping-particle":"","family":"Becerril-Villanueva","given":"Enrique","non-dropping-particle":"","parse-names":false,"suffix":""},{"dropping-particle":"","family":"Torres-Romero","given":"Julio César","non-dropping-particle":"","parse-names":false,"suffix":""},{"dropping-particle":"","family":"Arana-Argáez","given":"Victor","non-dropping-particle":"","parse-names":false,"suffix":""},{"dropping-particle":"","family":"Lara-Riegos","given":"Julio","non-dropping-particle":"","parse-names":false,"suffix":""},{"dropping-particle":"","family":"Ramírez-Camacho","given":"Mario Alberto","non-dropping-particle":"","parse-names":false,"suffix":""},{"dropping-particle":"","family":"Alvarez-Sánchez","given":"María Elizbeth","non-dropping-particle":"","parse-names":false,"suffix":""}],"container-title":"Frontiers in Oncology","id":"ITEM-1","issued":{"date-parts":[["2019"]]},"title":"Role of Matrix Metalloproteinases in Angiogenesis and Cancer","type":"article-journal","volume":"9"},"uris":["http://www.mendeley.com/documents/?uuid=936cb90f-0dad-416a-aaa2-7b5efa356824"]}],"mendeley":{"formattedCitation":"(46)","plainTextFormattedCitation":"(46)","previouslyFormattedCitation":"[46]"},"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6)</w:t>
      </w:r>
      <w:r w:rsidR="00755D84"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Prostaglandin production is a key method through which trypsin and protease-activated receptor 2 (PAR-2) collaborate in an autocrine loop to promote proliferation, invasion, and metastasis (Figure 2)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86/s12959-019-0194-8","ISSN":"1477-9560","abstract":"Inflammatory diseases have become increasingly prevalent with industrialization. To address this, numerous anti-inflammatory agents and molecular targets have been considered in clinical trials. Among molecular targets, protease-activated receptors (PARs) are abundantly recognized for their roles in the development of chronic inflammatory diseases. In particular, several inflammatory effects are directly mediated by the sensing of proteolytic activity by PARs.","author":[{"dropping-particle":"","family":"Heuberger","given":"Dorothea M","non-dropping-particle":"","parse-names":false,"suffix":""},{"dropping-particle":"","family":"Schuepbach","given":"Reto A","non-dropping-particle":"","parse-names":false,"suffix":""}],"container-title":"Thrombosis Journal","id":"ITEM-1","issue":"1","issued":{"date-parts":[["2019"]]},"page":"4","title":"Protease-activated receptors (PARs): mechanisms of action and potential therapeutic modulators in PAR-driven inflammatory diseases","type":"article-journal","volume":"17"},"uris":["http://www.mendeley.com/documents/?uuid=e140ca4a-9244-4339-87ba-87657499b52a"]}],"mendeley":{"formattedCitation":"(47)","plainTextFormattedCitation":"(47)","previouslyFormattedCitation":"[47]"},"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7)</w:t>
      </w:r>
      <w:r w:rsidR="00755D84"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w:t>
      </w:r>
    </w:p>
    <w:p w14:paraId="59132DA3" w14:textId="55FFB834"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In </w:t>
      </w:r>
      <w:r w:rsidR="000C5075" w:rsidRPr="00C86964">
        <w:rPr>
          <w:rFonts w:ascii="Times New Roman" w:hAnsi="Times New Roman" w:cs="Times New Roman"/>
          <w:sz w:val="24"/>
          <w:szCs w:val="24"/>
        </w:rPr>
        <w:t>the analysis of breast cancer</w:t>
      </w:r>
      <w:r w:rsidRPr="00C86964">
        <w:rPr>
          <w:rFonts w:ascii="Times New Roman" w:hAnsi="Times New Roman" w:cs="Times New Roman"/>
          <w:sz w:val="24"/>
          <w:szCs w:val="24"/>
        </w:rPr>
        <w:t>, researchers have also looked at how the ambient body rate of proteases (including trypsin and trypsin-like ones) and antiproteases, which results in a "certain" degree of proteolytic activity, influences PAR-2 compared to tumor cells</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2/prca.201000035","author":[{"dropping-particle":"","family":"Broek","given":"Irene","non-dropping-particle":"","parse-names":false,"suffix":""},{"dropping-particle":"","family":"Sparidans","given":"Rolf","non-dropping-particle":"","parse-names":false,"suffix":""},{"dropping-particle":"","family":"Winden","given":"Annemieke","non-dropping-particle":"","parse-names":false,"suffix":""},{"dropping-particle":"","family":"Gast","given":"Marie-Christine","non-dropping-particle":"","parse-names":false,"suffix":""},{"dropping-particle":"","family":"Dulken","given":"Eric","non-dropping-particle":"","parse-names":false,"suffix":""},{"dropping-particle":"","family":"Schellens","given":"Jan","non-dropping-particle":"","parse-names":false,"suffix":""},{"dropping-particle":"","family":"Beijnen","given":"Jos","non-dropping-particle":"","parse-names":false,"suffix":""}],"container-title":"Proteomics. Clinical applications","id":"ITEM-1","issued":{"date-parts":[["2010","12","1"]]},"page":"931-939","title":"The absolute quantification of eight inter-α-trypsin inhibitor heavy chain 4 (ITIH4)-derived peptides in serum from breast cancer patients","type":"article-journal","volume":"4"},"uris":["http://www.mendeley.com/documents/?uuid=9e7c11de-f242-4c3a-a9eb-469efa81754b"]}],"mendeley":{"formattedCitation":"(48)","plainTextFormattedCitation":"(48)","previouslyFormattedCitation":"[48]"},"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8)</w:t>
      </w:r>
      <w:r w:rsidR="00755D84" w:rsidRPr="00C86964">
        <w:rPr>
          <w:rFonts w:ascii="Times New Roman" w:hAnsi="Times New Roman" w:cs="Times New Roman"/>
          <w:sz w:val="24"/>
          <w:szCs w:val="24"/>
        </w:rPr>
        <w:fldChar w:fldCharType="end"/>
      </w:r>
      <w:r w:rsidRPr="00C86964">
        <w:rPr>
          <w:rFonts w:ascii="Times New Roman" w:hAnsi="Times New Roman" w:cs="Times New Roman"/>
          <w:sz w:val="24"/>
          <w:szCs w:val="24"/>
        </w:rPr>
        <w:t>. Both MMP and PAR-2 may activate the mitogenic MAPK-ERK pathway by stimulating the epidermal growth factor receptor when trypsin is present. Due to its widespread distribution, trypsin is unlikely to be a viable target for therapeutic treatment. Experimental trypsin suppression is possible but not particularly effective</w:t>
      </w:r>
      <w:r w:rsidR="00755D84" w:rsidRPr="00C86964">
        <w:rPr>
          <w:rFonts w:ascii="Times New Roman" w:hAnsi="Times New Roman" w:cs="Times New Roman"/>
          <w:sz w:val="24"/>
          <w:szCs w:val="24"/>
        </w:rPr>
        <w:t xml:space="preserve"> </w:t>
      </w:r>
      <w:r w:rsidR="00755D84"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38/nrd3053","ISSN":"1474-1784","abstract":"The development of new protease inhibitors has proved challenging in recent years. In their Perspective, Drag and Salvesen discuss the underlying reasons for this, and how lessons learned from failures can inform future research directions in the field.","author":[{"dropping-particle":"","family":"Drag","given":"Marcin","non-dropping-particle":"","parse-names":false,"suffix":""},{"dropping-particle":"","family":"Salvesen","given":"Guy S","non-dropping-particle":"","parse-names":false,"suffix":""}],"container-title":"Nature Reviews Drug Discovery","id":"ITEM-1","issue":"9","issued":{"date-parts":[["2010"]]},"page":"690-701","title":"Emerging principles in protease-based drug discovery","type":"article-journal","volume":"9"},"uris":["http://www.mendeley.com/documents/?uuid=24bfed60-13b5-4f98-a92b-44e9927c4731"]}],"mendeley":{"formattedCitation":"(49)","plainTextFormattedCitation":"(49)","previouslyFormattedCitation":"[49]"},"properties":{"noteIndex":0},"schema":"https://github.com/citation-style-language/schema/raw/master/csl-citation.json"}</w:instrText>
      </w:r>
      <w:r w:rsidR="00755D84"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49)</w:t>
      </w:r>
      <w:r w:rsidR="00755D84"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Yet, as trypsin and coactivated protein cascades become more well-understood, biological knowledge of colorectal carcinogenesis may be improved. This might open the door to prognosticators, predictors, and new therapeutic targets. </w:t>
      </w:r>
      <w:r w:rsidR="00411BDD" w:rsidRPr="00C86964">
        <w:rPr>
          <w:rFonts w:ascii="Times New Roman" w:hAnsi="Times New Roman" w:cs="Times New Roman"/>
          <w:sz w:val="24"/>
          <w:szCs w:val="24"/>
        </w:rPr>
        <w:t>Potential cancer therapies may be developed by doing research on the biological significance of trypsin and how it functions.</w:t>
      </w:r>
    </w:p>
    <w:p w14:paraId="4FCA9FC1" w14:textId="77777777" w:rsidR="00BD3B1D" w:rsidRPr="00C86964" w:rsidRDefault="000D65EF" w:rsidP="003869B5">
      <w:pPr>
        <w:jc w:val="both"/>
        <w:rPr>
          <w:rFonts w:ascii="Times New Roman" w:hAnsi="Times New Roman" w:cs="Times New Roman"/>
          <w:sz w:val="24"/>
          <w:szCs w:val="24"/>
        </w:rPr>
      </w:pPr>
      <w:r w:rsidRPr="00C86964">
        <w:rPr>
          <w:rFonts w:ascii="Times New Roman" w:hAnsi="Times New Roman" w:cs="Times New Roman"/>
          <w:noProof/>
          <w:sz w:val="24"/>
          <w:szCs w:val="24"/>
        </w:rPr>
        <w:lastRenderedPageBreak/>
        <w:drawing>
          <wp:inline distT="0" distB="0" distL="0" distR="0" wp14:anchorId="29C4D923" wp14:editId="7FCADF50">
            <wp:extent cx="5943600" cy="40316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943600" cy="4031615"/>
                    </a:xfrm>
                    <a:prstGeom prst="rect">
                      <a:avLst/>
                    </a:prstGeom>
                  </pic:spPr>
                </pic:pic>
              </a:graphicData>
            </a:graphic>
          </wp:inline>
        </w:drawing>
      </w:r>
    </w:p>
    <w:p w14:paraId="2B5F8B47" w14:textId="77777777" w:rsidR="00BD3B1D" w:rsidRPr="00C86964" w:rsidRDefault="00BD3B1D" w:rsidP="003869B5">
      <w:pPr>
        <w:jc w:val="both"/>
        <w:rPr>
          <w:rFonts w:ascii="Times New Roman" w:hAnsi="Times New Roman" w:cs="Times New Roman"/>
          <w:sz w:val="24"/>
          <w:szCs w:val="24"/>
        </w:rPr>
      </w:pPr>
    </w:p>
    <w:p w14:paraId="1DC1D6C1" w14:textId="77777777" w:rsidR="00A1217E" w:rsidRPr="00C86964" w:rsidRDefault="00BD3B1D" w:rsidP="003869B5">
      <w:pPr>
        <w:jc w:val="both"/>
        <w:rPr>
          <w:rFonts w:ascii="Times New Roman" w:hAnsi="Times New Roman" w:cs="Times New Roman"/>
          <w:sz w:val="24"/>
          <w:szCs w:val="24"/>
        </w:rPr>
      </w:pPr>
      <w:r w:rsidRPr="00C86964">
        <w:rPr>
          <w:rFonts w:ascii="Times New Roman" w:hAnsi="Times New Roman" w:cs="Times New Roman"/>
          <w:b/>
          <w:sz w:val="24"/>
          <w:szCs w:val="24"/>
        </w:rPr>
        <w:t xml:space="preserve">Figure 2. </w:t>
      </w:r>
      <w:r w:rsidR="00A1217E" w:rsidRPr="00C86964">
        <w:rPr>
          <w:rFonts w:ascii="Times New Roman" w:hAnsi="Times New Roman" w:cs="Times New Roman"/>
          <w:sz w:val="24"/>
          <w:szCs w:val="24"/>
        </w:rPr>
        <w:t>An illustration of the interactions of trypsin with matrix metalloproteinases (MMPs) and proteinase-activated receptor 2 (PAR-2).</w:t>
      </w:r>
    </w:p>
    <w:p w14:paraId="38860B10" w14:textId="1F04FF46" w:rsidR="00173DB4" w:rsidRPr="00C86964" w:rsidRDefault="00173DB4" w:rsidP="003869B5">
      <w:pPr>
        <w:jc w:val="both"/>
        <w:rPr>
          <w:rFonts w:ascii="Times New Roman" w:hAnsi="Times New Roman" w:cs="Times New Roman"/>
          <w:b/>
          <w:sz w:val="24"/>
          <w:szCs w:val="24"/>
        </w:rPr>
      </w:pPr>
      <w:r w:rsidRPr="00C86964">
        <w:rPr>
          <w:rFonts w:ascii="Times New Roman" w:hAnsi="Times New Roman" w:cs="Times New Roman"/>
          <w:b/>
          <w:sz w:val="24"/>
          <w:szCs w:val="24"/>
        </w:rPr>
        <w:t xml:space="preserve">Aspartate proteases </w:t>
      </w:r>
    </w:p>
    <w:p w14:paraId="09633EA8" w14:textId="4FD42F8B" w:rsidR="00BA4C7D" w:rsidRPr="00C86964" w:rsidRDefault="005730AE"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A group of recognized enzymes known </w:t>
      </w:r>
      <w:r w:rsidR="00BA4C7D" w:rsidRPr="00C86964">
        <w:rPr>
          <w:rFonts w:ascii="Times New Roman" w:hAnsi="Times New Roman" w:cs="Times New Roman"/>
          <w:sz w:val="24"/>
          <w:szCs w:val="24"/>
        </w:rPr>
        <w:t xml:space="preserve">as aspartic proteases has two lobes separated by a cleft that houses the catalytic site, which is made up of two aspartate residues. An aspartic endo-protease known as cathepsin-D (Cath-D) is widely distributed in lysosomes. For a very long time, it was believed that </w:t>
      </w:r>
      <w:proofErr w:type="spellStart"/>
      <w:r w:rsidR="00BA4C7D" w:rsidRPr="00C86964">
        <w:rPr>
          <w:rFonts w:ascii="Times New Roman" w:hAnsi="Times New Roman" w:cs="Times New Roman"/>
          <w:sz w:val="24"/>
          <w:szCs w:val="24"/>
        </w:rPr>
        <w:t>cath</w:t>
      </w:r>
      <w:proofErr w:type="spellEnd"/>
      <w:r w:rsidR="00BA4C7D" w:rsidRPr="00C86964">
        <w:rPr>
          <w:rFonts w:ascii="Times New Roman" w:hAnsi="Times New Roman" w:cs="Times New Roman"/>
          <w:sz w:val="24"/>
          <w:szCs w:val="24"/>
        </w:rPr>
        <w:t>-primary D's job was to break down proteins in lysosomes at an acidic pH</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pep.2013.12.005","ISSN":"1046-5928","abstract":"Carnivorous plants of the genus Nepenthes produce their own aspartic proteases, nepenthesins, to digest prey trapped in their pitchers. Nepenthesins differ significantly in sequence from other aspartic proteases in the animal or even plant kingdoms. This difference, which also brings more cysteine residues into the structure of these proteases, can be a cause of uniquely high temperature and pH stabilities of nepenthesins. Their detailed structure characterization, however, has not previously been possible due to low amounts of protease present in the pitcher fluid and also due to limited accessibility of Nepenthes plants. In the present study we describe a convenient way for obtaining high amounts of nepenthesin-1 from Nepenthes gracilis using heterologous production in Escherichia coli. The protein can be easily refolded in vitro and its characteristics are very close to those described for a natural enzyme isolated from the pitcher fluid. Similarly to the natural enzyme, recombinant nepenthesin-1 is sensitive to denaturing and reducing agents. It also has maximal activity around pH 2.5, shows unusual stability at high pH and its activity is not irreversibly inhibited even after prolonged incubation in the basic pH range. On the other hand, temperature stability of the recombinant enzyme is lower in comparison with the natural enzyme, which can be attributed to missing N-glycosylation in the recombinant protein.","author":[{"dropping-particle":"","family":"Kadek","given":"Alan","non-dropping-particle":"","parse-names":false,"suffix":""},{"dropping-particle":"","family":"Tretyachenko","given":"Vyacheslav","non-dropping-particle":"","parse-names":false,"suffix":""},{"dropping-particle":"","family":"Mrazek","given":"Hynek","non-dropping-particle":"","parse-names":false,"suffix":""},{"dropping-particle":"","family":"Ivanova","given":"Ljubina","non-dropping-particle":"","parse-names":false,"suffix":""},{"dropping-particle":"","family":"Halada","given":"Petr","non-dropping-particle":"","parse-names":false,"suffix":""},{"dropping-particle":"","family":"Rey","given":"Martial","non-dropping-particle":"","parse-names":false,"suffix":""},{"dropping-particle":"","family":"Schriemer","given":"David C","non-dropping-particle":"","parse-names":false,"suffix":""},{"dropping-particle":"","family":"Man","given":"Petr","non-dropping-particle":"","parse-names":false,"suffix":""}],"container-title":"Protein Expression and Purification","id":"ITEM-1","issued":{"date-parts":[["2014"]]},"page":"121-128","title":"Expression and characterization of plant aspartic protease nepenthesin-1 from Nepenthes gracilis","type":"article-journal","volume":"95"},"uris":["http://www.mendeley.com/documents/?uuid=a4083745-9f68-4c0e-8277-0715282508a9"]}],"mendeley":{"formattedCitation":"(50)","plainTextFormattedCitation":"(50)","previouslyFormattedCitation":"[50]"},"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0)</w:t>
      </w:r>
      <w:r w:rsidR="001C4DB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xml:space="preserve">. </w:t>
      </w:r>
      <w:r w:rsidR="00505E0B" w:rsidRPr="00505E0B">
        <w:rPr>
          <w:rFonts w:ascii="Times New Roman" w:hAnsi="Times New Roman" w:cs="Times New Roman"/>
          <w:sz w:val="24"/>
          <w:szCs w:val="24"/>
        </w:rPr>
        <w:t>Recent studies have shown a wide variety of roles for cathepsins outside of the lysosome, in the cytosol and the extracellular space. But pathological situations significantly upregulate extracellular cathepsins, and these enzymes have been linked to a broad variety of illnesses, notably cancer and cardiovascular disorders</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2/stem.140642","ISSN":"1066-5099","abstract":"Cathepsin D (cath-D) is an aspartyl lysosomal protease expressed in all tissues. Most metastatic breast cancer cell lines, unlike normal cells, secrete high levels of pro-cath-D. This abnormal secretion is due to both overexpression of the cath-D gene and to an altered processing of the precursor protein. Cath-D gene transcription is increased by estrogen and growth factors in estrogen-receptor-positive breast cancer cells and by an unknown mechanism in estrogen-receptor-negative cells. A large number of independent clinical studies associated high cath-D concentrations in the cytosol of primary breast cancers with increased risk of subsequent metastasis. The amino acid sequence of cath-D analyzed in two breast cancer cell lines is normal, but glycosylation appears to be different with more acidic isoforms. To assess the potential role of this protease in cancer metastasis, we transfected a human cDNA cath-D expression vector in 3Y1-Ad12 embryonic rat tumorigenic cells which did not secrete the proenzyme. A moderate overexpression of human cath-D was sufficient to increase the metastatic potential of these cells in nude mice. The mechanism of cath-D-induced metastasis seems to require maturation of the proenzyme, in endosomes and in large acidic compartments identified as phagosomes. Rather than increase cancer cell escape from the primary tumor through basement membrane degradation as proposed for neutral porteinases, cath-D appears to facilitate cell growth at distant sites. The mechanism of this indirect mitogenic effect is discussed from results obtained in different models. Different cath-D substrates (growth inhibitors, precursors of growth factors, etc.) are proposed to mediate this activity.","author":[{"dropping-particle":"","family":"Garcia","given":"Marcel","non-dropping-particle":"","parse-names":false,"suffix":""},{"dropping-particle":"","family":"Platet","given":"Nadine","non-dropping-particle":"","parse-names":false,"suffix":""},{"dropping-particle":"","family":"Liaudet","given":"Emmanuelle","non-dropping-particle":"","parse-names":false,"suffix":""},{"dropping-particle":"","family":"Laurent","given":"Valérie","non-dropping-particle":"","parse-names":false,"suffix":""},{"dropping-particle":"","family":"Derocq","given":"Danielle","non-dropping-particle":"","parse-names":false,"suffix":""},{"dropping-particle":"","family":"Brouillet","given":"Jean-Paul","non-dropping-particle":"","parse-names":false,"suffix":""},{"dropping-particle":"","family":"Rochefort","given":"Henri","non-dropping-particle":"","parse-names":false,"suffix":""}],"container-title":"Stem Cells","id":"ITEM-1","issue":"6","issued":{"date-parts":[["1996","11","1"]]},"page":"642-650","title":"Biological and Clinical Significance of Cathepsin D in Breast Cancer Metastasis","type":"article-journal","volume":"14"},"uris":["http://www.mendeley.com/documents/?uuid=a4c6ddc4-5b6d-4003-b4ac-dd79c0561e3c"]}],"mendeley":{"formattedCitation":"(51)","plainTextFormattedCitation":"(51)","previouslyFormattedCitation":"[51]"},"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1)</w:t>
      </w:r>
      <w:r w:rsidR="001C4DB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However throughout the last three decades, cathepsin D has been researched primarily in relation to its function in the formation of cancer and as a potential independent tumor marker</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canlet.2005.06.007","ISSN":"0304-3835","abstract":"The lysosomal aspartic protease cathepsin D (cath-D) is over-expressed and hyper-secreted by epithelial breast cancer cells. This protease is an independent marker of poor prognosis in breast cancer being correlated with the incidence of clinical metastasis. Cath-D over-expression stimulates tumorigenicity and metastasis. Indeed it plays an essential role in the multiple steps of tumor progression, in stimulating cancer cell proliferation, fibroblast outgrowth and angiogenesis, as well as in inhibiting tumor apoptosis. A mutated cath-D devoid of catalytic activity still proved mitogenic for cancer, endothelial and fibroblastic cells, suggesting an extra-cellular mode of action of cath-D involving a triggering, either directly or indirectly, of an as yet unidentified cell surface receptor. Cath-D is also a key mediator of induced-apoptosis and its proteolytic activity has been involved generally in this event. During apoptosis, mature lysosomal cath-D is translocated to the cytosol. Since cath-D is one of the lysosomal enzymes which requires a more acidic pH to be proteolytically-active relative to the cysteine lysosomal enzymes, such as cath-B and -L, it is open to question whether cytosolic cath-D might be able to cleave substrate(s) implicated in the apoptotic cascade. This review summarises our current knowledge on cath-D action in cancer progression and metastasis, as well as its dual function in apoptosis.","author":[{"dropping-particle":"","family":"Liaudet-Coopman","given":"Emmanuelle","non-dropping-particle":"","parse-names":false,"suffix":""},{"dropping-particle":"","family":"Beaujouin","given":"Mélanie","non-dropping-particle":"","parse-names":false,"suffix":""},{"dropping-particle":"","family":"Derocq","given":"Danielle","non-dropping-particle":"","parse-names":false,"suffix":""},{"dropping-particle":"","family":"Garcia","given":"Marcel","non-dropping-particle":"","parse-names":false,"suffix":""},{"dropping-particle":"","family":"Glondu-Lassis","given":"Murielle","non-dropping-particle":"","parse-names":false,"suffix":""},{"dropping-particle":"","family":"Laurent-Matha","given":"Valérie","non-dropping-particle":"","parse-names":false,"suffix":""},{"dropping-particle":"","family":"Prébois","given":"Christine","non-dropping-particle":"","parse-names":false,"suffix":""},{"dropping-particle":"","family":"Rochefort","given":"Henri","non-dropping-particle":"","parse-names":false,"suffix":""},{"dropping-particle":"","family":"Vignon","given":"Françoise","non-dropping-particle":"","parse-names":false,"suffix":""}],"container-title":"Cancer Letters","id":"ITEM-1","issue":"2","issued":{"date-parts":[["2006"]]},"page":"167-179","title":"Cathepsin D: newly discovered functions of a long-standing aspartic protease in cancer and apoptosis","type":"article-journal","volume":"237"},"uris":["http://www.mendeley.com/documents/?uuid=aeb581c2-1c2b-4a34-917e-732c32555333"]}],"mendeley":{"formattedCitation":"(52)","plainTextFormattedCitation":"(52)","previouslyFormattedCitation":"[52]"},"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2)</w:t>
      </w:r>
      <w:r w:rsidR="001C4DB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 The definition of Cath-physiological D's function has also been influenced by this study, which also assisted in the identification of additional Cath-D functions. Human epithelial breast cancer cells overexpress and produce large quantities of the aspartic protease cathepsin D (</w:t>
      </w:r>
      <w:proofErr w:type="spellStart"/>
      <w:r w:rsidR="00BA4C7D" w:rsidRPr="00C86964">
        <w:rPr>
          <w:rFonts w:ascii="Times New Roman" w:hAnsi="Times New Roman" w:cs="Times New Roman"/>
          <w:sz w:val="24"/>
          <w:szCs w:val="24"/>
        </w:rPr>
        <w:t>cath</w:t>
      </w:r>
      <w:proofErr w:type="spellEnd"/>
      <w:r w:rsidR="00BA4C7D" w:rsidRPr="00C86964">
        <w:rPr>
          <w:rFonts w:ascii="Times New Roman" w:hAnsi="Times New Roman" w:cs="Times New Roman"/>
          <w:sz w:val="24"/>
          <w:szCs w:val="24"/>
        </w:rPr>
        <w:t>-D), a hallmark of poor prognosis in breast cancer</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56/NEJM199002013220504","ISSN":"0028-4793","author":[{"dropping-particle":"","family":"Tandon","given":"Atul K","non-dropping-particle":"","parse-names":false,"suffix":""},{"dropping-particle":"","family":"Clark","given":"Gary M","non-dropping-particle":"","parse-names":false,"suffix":""},{"dropping-particle":"","family":"Chamness","given":"Gary C","non-dropping-particle":"","parse-names":false,"suffix":""},{"dropping-particle":"","family":"Chirgwin","given":"John M","non-dropping-particle":"","parse-names":false,"suffix":""},{"dropping-particle":"","family":"McGuire","given":"William L","non-dropping-particle":"","parse-names":false,"suffix":""}],"container-title":"New England Journal of Medicine","id":"ITEM-1","issue":"5","issued":{"date-parts":[["1990","2","1"]]},"note":"doi: 10.1056/NEJM199002013220504","page":"297-302","publisher":"Massachusetts Medical Society","title":"Cathepsin D and Prognosis in Breast Cancer","type":"article-journal","volume":"322"},"uris":["http://www.mendeley.com/documents/?uuid=54d9de5a-249e-49a6-b578-2e70481927a5"]}],"mendeley":{"formattedCitation":"(53)","plainTextFormattedCitation":"(53)","previouslyFormattedCitation":"[53]"},"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3)</w:t>
      </w:r>
      <w:r w:rsidR="001C4DBA" w:rsidRPr="00C86964">
        <w:rPr>
          <w:rFonts w:ascii="Times New Roman" w:hAnsi="Times New Roman" w:cs="Times New Roman"/>
          <w:sz w:val="24"/>
          <w:szCs w:val="24"/>
        </w:rPr>
        <w:fldChar w:fldCharType="end"/>
      </w:r>
      <w:r w:rsidR="00BA4C7D" w:rsidRPr="00C86964">
        <w:rPr>
          <w:rFonts w:ascii="Times New Roman" w:hAnsi="Times New Roman" w:cs="Times New Roman"/>
          <w:sz w:val="24"/>
          <w:szCs w:val="24"/>
        </w:rPr>
        <w:t>.</w:t>
      </w:r>
    </w:p>
    <w:p w14:paraId="3F675E57" w14:textId="009B58FE"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lastRenderedPageBreak/>
        <w:t xml:space="preserve">Cath-D promotes angiogenesis, metastasis, fibroblast expansion, and cancer cell proliferation. The first evidence for </w:t>
      </w:r>
      <w:proofErr w:type="spellStart"/>
      <w:r w:rsidRPr="00C86964">
        <w:rPr>
          <w:rFonts w:ascii="Times New Roman" w:hAnsi="Times New Roman" w:cs="Times New Roman"/>
          <w:sz w:val="24"/>
          <w:szCs w:val="24"/>
        </w:rPr>
        <w:t>cath</w:t>
      </w:r>
      <w:proofErr w:type="spellEnd"/>
      <w:r w:rsidRPr="00C86964">
        <w:rPr>
          <w:rFonts w:ascii="Times New Roman" w:hAnsi="Times New Roman" w:cs="Times New Roman"/>
          <w:sz w:val="24"/>
          <w:szCs w:val="24"/>
        </w:rPr>
        <w:t xml:space="preserve">-direct D's involvement in cancer metastasis came from rat tumor cells, where transfection-induced </w:t>
      </w:r>
      <w:proofErr w:type="spellStart"/>
      <w:r w:rsidRPr="00C86964">
        <w:rPr>
          <w:rFonts w:ascii="Times New Roman" w:hAnsi="Times New Roman" w:cs="Times New Roman"/>
          <w:sz w:val="24"/>
          <w:szCs w:val="24"/>
        </w:rPr>
        <w:t>cath</w:t>
      </w:r>
      <w:proofErr w:type="spellEnd"/>
      <w:r w:rsidRPr="00C86964">
        <w:rPr>
          <w:rFonts w:ascii="Times New Roman" w:hAnsi="Times New Roman" w:cs="Times New Roman"/>
          <w:sz w:val="24"/>
          <w:szCs w:val="24"/>
        </w:rPr>
        <w:t>-D overexpression improved the cells' capacity for in vivo metastasis</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BF01806570","ISSN":"1573-7217","abstract":"Cathepsin D is an acidic lysosomal protease present in all cells. In estrogen receptor positive and negative breast cancer cell lines, the mRNA coding for pro-cathepsin D is overexpressed and sorting and maturation of the pro-enzyme are altered, leading to accumulation of the active proteinase in large endosomes and to secretion of the precursor (52K protein). In MCF7 cells, the cathepsin D mRNA is induced directly and transcriptionally by estrogens and indirectly by growth factors.In vitro, pro-cathepsin D is an autocrine mitogen on breast cancer cells and can be auto-activated to degrade extracellular matrix and proteoglycans and to activate other proteinases in acidic microenvironments. In patients, there is a significant correlation between high cathepsin D concentrations in the cytosol of primary breast cancer and development of metastasis. This marker is independent of other prognostic factors and appears to be particularly useful in lymph node-negative tumors. These results suggest that overexpression and possible derouting of cathepsin D plays an important role in invasion and metastasis of breast cancer.","author":[{"dropping-particle":"","family":"Rochefort","given":"Henri","non-dropping-particle":"","parse-names":false,"suffix":""}],"container-title":"Breast Cancer Research and Treatment","id":"ITEM-1","issue":"1","issued":{"date-parts":[["1990"]]},"page":"3-13","title":"Cathepsin D in breast cancer","type":"article-journal","volume":"16"},"uris":["http://www.mendeley.com/documents/?uuid=00d5557c-9dc7-419a-8b06-e01826281203"]}],"mendeley":{"formattedCitation":"(54)","plainTextFormattedCitation":"(54)","previouslyFormattedCitation":"[54]"},"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4)</w:t>
      </w:r>
      <w:r w:rsidR="001C4DB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he </w:t>
      </w:r>
      <w:proofErr w:type="spellStart"/>
      <w:r w:rsidRPr="00C86964">
        <w:rPr>
          <w:rFonts w:ascii="Times New Roman" w:hAnsi="Times New Roman" w:cs="Times New Roman"/>
          <w:sz w:val="24"/>
          <w:szCs w:val="24"/>
        </w:rPr>
        <w:t>cath</w:t>
      </w:r>
      <w:proofErr w:type="spellEnd"/>
      <w:r w:rsidRPr="00C86964">
        <w:rPr>
          <w:rFonts w:ascii="Times New Roman" w:hAnsi="Times New Roman" w:cs="Times New Roman"/>
          <w:sz w:val="24"/>
          <w:szCs w:val="24"/>
        </w:rPr>
        <w:t xml:space="preserve">-D pathway that stimulates metastasis seemed to have a </w:t>
      </w:r>
      <w:proofErr w:type="spellStart"/>
      <w:r w:rsidRPr="00C86964">
        <w:rPr>
          <w:rFonts w:ascii="Times New Roman" w:hAnsi="Times New Roman" w:cs="Times New Roman"/>
          <w:sz w:val="24"/>
          <w:szCs w:val="24"/>
        </w:rPr>
        <w:t>favourable</w:t>
      </w:r>
      <w:proofErr w:type="spellEnd"/>
      <w:r w:rsidRPr="00C86964">
        <w:rPr>
          <w:rFonts w:ascii="Times New Roman" w:hAnsi="Times New Roman" w:cs="Times New Roman"/>
          <w:sz w:val="24"/>
          <w:szCs w:val="24"/>
        </w:rPr>
        <w:t xml:space="preserve"> impact on cell proliferation in that rat </w:t>
      </w:r>
      <w:r w:rsidR="00EC274E" w:rsidRPr="00C86964">
        <w:rPr>
          <w:rFonts w:ascii="Times New Roman" w:hAnsi="Times New Roman" w:cs="Times New Roman"/>
          <w:sz w:val="24"/>
          <w:szCs w:val="24"/>
        </w:rPr>
        <w:t>tumor</w:t>
      </w:r>
      <w:r w:rsidRPr="00C86964">
        <w:rPr>
          <w:rFonts w:ascii="Times New Roman" w:hAnsi="Times New Roman" w:cs="Times New Roman"/>
          <w:sz w:val="24"/>
          <w:szCs w:val="24"/>
        </w:rPr>
        <w:t xml:space="preserve"> model, </w:t>
      </w:r>
      <w:proofErr w:type="spellStart"/>
      <w:r w:rsidRPr="00C86964">
        <w:rPr>
          <w:rFonts w:ascii="Times New Roman" w:hAnsi="Times New Roman" w:cs="Times New Roman"/>
          <w:sz w:val="24"/>
          <w:szCs w:val="24"/>
        </w:rPr>
        <w:t>favouring</w:t>
      </w:r>
      <w:proofErr w:type="spellEnd"/>
      <w:r w:rsidRPr="00C86964">
        <w:rPr>
          <w:rFonts w:ascii="Times New Roman" w:hAnsi="Times New Roman" w:cs="Times New Roman"/>
          <w:sz w:val="24"/>
          <w:szCs w:val="24"/>
        </w:rPr>
        <w:t xml:space="preserve"> the creation of micro-metastases rather than boosting the capacity for invasion</w:t>
      </w:r>
      <w:r w:rsidR="00BF764F"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bbrc.2008.08.099","ISSN":"0006-291X","abstract":"Cathepsin D is a normal and major component of lysosomes, it is found in almost all cells and tissues of mammals. Present review describes different events in cellular life of cathepsin D mainly its biosynthesis, co-translational and posttranslational modifications, targeting to lysosomes and proteolytic processing and maturation within lysosomes.","author":[{"dropping-particle":"","family":"Zaidi","given":"Nousheen","non-dropping-particle":"","parse-names":false,"suffix":""},{"dropping-particle":"","family":"Maurer","given":"Andreas","non-dropping-particle":"","parse-names":false,"suffix":""},{"dropping-particle":"","family":"Nieke","given":"Sebastian","non-dropping-particle":"","parse-names":false,"suffix":""},{"dropping-particle":"","family":"Kalbacher","given":"Hubert","non-dropping-particle":"","parse-names":false,"suffix":""}],"container-title":"Biochemical and Biophysical Research Communications","id":"ITEM-1","issue":"1","issued":{"date-parts":[["2008"]]},"page":"5-9","title":"Cathepsin D: A cellular roadmap","type":"article-journal","volume":"376"},"uris":["http://www.mendeley.com/documents/?uuid=a92e5a3c-18ab-4a7e-8382-5a51aed58311"]}],"mendeley":{"formattedCitation":"(55)","plainTextFormattedCitation":"(55)","previouslyFormattedCitation":"[55]"},"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5)</w:t>
      </w:r>
      <w:r w:rsidR="001C4DB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Many studies have shown the independent predictive value of </w:t>
      </w:r>
      <w:proofErr w:type="spellStart"/>
      <w:r w:rsidRPr="00C86964">
        <w:rPr>
          <w:rFonts w:ascii="Times New Roman" w:hAnsi="Times New Roman" w:cs="Times New Roman"/>
          <w:sz w:val="24"/>
          <w:szCs w:val="24"/>
        </w:rPr>
        <w:t>pCD</w:t>
      </w:r>
      <w:proofErr w:type="spellEnd"/>
      <w:r w:rsidRPr="00C86964">
        <w:rPr>
          <w:rFonts w:ascii="Times New Roman" w:hAnsi="Times New Roman" w:cs="Times New Roman"/>
          <w:sz w:val="24"/>
          <w:szCs w:val="24"/>
        </w:rPr>
        <w:t>/CD level in a wide range of malignancies, and as a result, it is being considered as a possible target of anti-cancer treatment</w:t>
      </w:r>
      <w:r w:rsidR="001C4DBA" w:rsidRPr="00C86964">
        <w:rPr>
          <w:rFonts w:ascii="Times New Roman" w:hAnsi="Times New Roman" w:cs="Times New Roman"/>
          <w:sz w:val="24"/>
          <w:szCs w:val="24"/>
        </w:rPr>
        <w:t xml:space="preserve">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ISSN":"0008-5472","abstract":"The aspartyl protease cathepsin D has been shown to be a marker of poor prognosis when found at high levels in primary breast tumors. It has been suggested that this is because the production of cathepsin D increases the invasive potential of the tumor cells, thus increasing the probability of metastasis. We have therefore conducted experiments to determine if secreted cathepsin D makes a significant contribution to the invasive phenotype of breast cancer cells in the Boyden chamber assay of invasion, which measures the ability of a cell to invade through an artificial basement membrane. Cathepsin D secretion and Boyden chamber invasiveness were measured in nine clones of the breast cancer cell line MCF-7, and no correlation was found between cathepsin secretion and invasive behavior. Invasion assays were also conducted in the presence of the aspartyl protease inhibitor pepstatin A, and no inhibition of the invasive behavior of cells was seen. Since low-pH environments are required for both the activation of pro-cathepsin D and the activity of the mature enzyme, assays were also conducted in the presence of chloroquine to neutralize the pH in the acidic compartments of the cells. This treatment did not inhibit invasiveness. Cathepsin D secretion by the breast cancer cell lines MDA-MB-231, MDA-MB-435, MDA-MB-435s, MDA-MB-468, SK-Br-3, and MCF-7-ADRr was also measured. Again, there was no correlation with invasion. In fact, cathepsin D levels were inversely correlated with aggressive behavior in vivo and in vitro in previously reported studies. These data suggest that cathepsin D secretion by tumor cells is not an important determinant of the invasiveness of the tumor cells per se. These data also reinforce the view that the poor prognosis in clinical breast cancer linked to high tumor levels of cathepsin D is probably due to high levels of cathepsin D in the stromal components of the tumor such as infiltrating inflammatory cells.","author":[{"dropping-particle":"","family":"Johnson","given":"Michael D","non-dropping-particle":"","parse-names":false,"suffix":""},{"dropping-particle":"","family":"Torri","given":"Jeffrey A","non-dropping-particle":"","parse-names":false,"suffix":""},{"dropping-particle":"","family":"Lippman","given":"Marc E","non-dropping-particle":"","parse-names":false,"suffix":""},{"dropping-particle":"","family":"Dickson","given":"Robert B","non-dropping-particle":"","parse-names":false,"suffix":""}],"container-title":"Cancer Research","id":"ITEM-1","issue":"4","issued":{"date-parts":[["1993","2","1"]]},"page":"873-877","title":"The Role of Cathepsin D in the Invasiveness of Human Breast Cancer Cells1","type":"article-journal","volume":"53"},"uris":["http://www.mendeley.com/documents/?uuid=811a5b77-dd7e-4e5c-b1fb-d36ba25363c8"]}],"mendeley":{"formattedCitation":"(56)","plainTextFormattedCitation":"(56)","previouslyFormattedCitation":"[56]"},"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6)</w:t>
      </w:r>
      <w:r w:rsidR="001C4DBA"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Research on the roles of cathepsin D were confounded by the presence of many forms of CD in a cell at the same time, including mature heavy and light chain CD, intermediate enzymatically active CD, and </w:t>
      </w:r>
      <w:proofErr w:type="spellStart"/>
      <w:r w:rsidRPr="00C86964">
        <w:rPr>
          <w:rFonts w:ascii="Times New Roman" w:hAnsi="Times New Roman" w:cs="Times New Roman"/>
          <w:sz w:val="24"/>
          <w:szCs w:val="24"/>
        </w:rPr>
        <w:t>pCD</w:t>
      </w:r>
      <w:proofErr w:type="spellEnd"/>
      <w:r w:rsidRPr="00C86964">
        <w:rPr>
          <w:rFonts w:ascii="Times New Roman" w:hAnsi="Times New Roman" w:cs="Times New Roman"/>
          <w:sz w:val="24"/>
          <w:szCs w:val="24"/>
        </w:rPr>
        <w:t xml:space="preserve">. So, it became clear that these shapes may control the aforementioned processes in many ways. Several other research have shown that </w:t>
      </w:r>
      <w:proofErr w:type="spellStart"/>
      <w:r w:rsidRPr="00C86964">
        <w:rPr>
          <w:rFonts w:ascii="Times New Roman" w:hAnsi="Times New Roman" w:cs="Times New Roman"/>
          <w:sz w:val="24"/>
          <w:szCs w:val="24"/>
        </w:rPr>
        <w:t>pCD</w:t>
      </w:r>
      <w:proofErr w:type="spellEnd"/>
      <w:r w:rsidRPr="00C86964">
        <w:rPr>
          <w:rFonts w:ascii="Times New Roman" w:hAnsi="Times New Roman" w:cs="Times New Roman"/>
          <w:sz w:val="24"/>
          <w:szCs w:val="24"/>
        </w:rPr>
        <w:t xml:space="preserve"> released by cancer cells influences different phases of </w:t>
      </w:r>
      <w:r w:rsidR="00EC274E" w:rsidRPr="00C86964">
        <w:rPr>
          <w:rFonts w:ascii="Times New Roman" w:hAnsi="Times New Roman" w:cs="Times New Roman"/>
          <w:sz w:val="24"/>
          <w:szCs w:val="24"/>
        </w:rPr>
        <w:t>tumor</w:t>
      </w:r>
      <w:r w:rsidRPr="00C86964">
        <w:rPr>
          <w:rFonts w:ascii="Times New Roman" w:hAnsi="Times New Roman" w:cs="Times New Roman"/>
          <w:sz w:val="24"/>
          <w:szCs w:val="24"/>
        </w:rPr>
        <w:t xml:space="preserve"> formation and that </w:t>
      </w:r>
      <w:proofErr w:type="spellStart"/>
      <w:r w:rsidRPr="00C86964">
        <w:rPr>
          <w:rFonts w:ascii="Times New Roman" w:hAnsi="Times New Roman" w:cs="Times New Roman"/>
          <w:sz w:val="24"/>
          <w:szCs w:val="24"/>
        </w:rPr>
        <w:t>pCD</w:t>
      </w:r>
      <w:proofErr w:type="spellEnd"/>
      <w:r w:rsidRPr="00C86964">
        <w:rPr>
          <w:rFonts w:ascii="Times New Roman" w:hAnsi="Times New Roman" w:cs="Times New Roman"/>
          <w:sz w:val="24"/>
          <w:szCs w:val="24"/>
        </w:rPr>
        <w:t xml:space="preserve"> secretion inhibition from cancer cells may reduce the growth of cancer cells in vitro and in vivo, raising the prospect of employing </w:t>
      </w:r>
      <w:r w:rsidR="009E4A1D" w:rsidRPr="00C86964">
        <w:rPr>
          <w:rFonts w:ascii="Times New Roman" w:hAnsi="Times New Roman" w:cs="Times New Roman"/>
          <w:sz w:val="24"/>
          <w:szCs w:val="24"/>
        </w:rPr>
        <w:t xml:space="preserve">inhibition of </w:t>
      </w:r>
      <w:proofErr w:type="spellStart"/>
      <w:r w:rsidR="009E4A1D" w:rsidRPr="00C86964">
        <w:rPr>
          <w:rFonts w:ascii="Times New Roman" w:hAnsi="Times New Roman" w:cs="Times New Roman"/>
          <w:sz w:val="24"/>
          <w:szCs w:val="24"/>
        </w:rPr>
        <w:t>pCD</w:t>
      </w:r>
      <w:proofErr w:type="spellEnd"/>
      <w:r w:rsidR="009E4A1D" w:rsidRPr="00C86964">
        <w:rPr>
          <w:rFonts w:ascii="Times New Roman" w:hAnsi="Times New Roman" w:cs="Times New Roman"/>
          <w:sz w:val="24"/>
          <w:szCs w:val="24"/>
        </w:rPr>
        <w:t xml:space="preserve"> in clinical contexts </w:t>
      </w:r>
      <w:r w:rsidR="001C4DBA"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critrevonc.2008.02.008","ISSN":"1040-8428","abstract":"For years, it has been held that cathepsin D (CD) is involved in rather non-specific protein degradation in a strongly acidic milieu of lysosomes. Studies with CD knock-out mice revealed that CD is not necessary for embryonal development, but it is indispensable for postnatal tissue homeostasis. Mutation that abolishes CD enzymatic activity causes neuronal ceroid lipofuscinosis (NCL) characterized by severe neurodegeneration, developmental regression, visual loss and epilepsy in both animals and humans. In the last decade, however, an increasing number of studies demonstrated that enzymatic function of CD is not restricted solely to acidic milieu of lysosomes with important consequences in regulation of apoptosis. In addition to CD enzymatic activity, it has been shown that apoptosis is also regulated by catalytically inactive mutants of CD which suggests that CD interacts with other important molecules and influences cell signaling. Moreover, procathepsin D (pCD), secreted from cancer cells, acts as a mitogen on both cancer and stromal cells and stimulates their pro-invasive and pro-metastatic properties. Numerous studies found that pCD/CD level represents an independent prognostic factor in a variety of cancers and is therefore considered to be a potential target of anti-cancer therapy. Studies dealing with functions of cathepsin D are complicated by the fact that there are several simultaneous forms of CD in a cell—pCD, intermediate enzymatically active CD and mature heavy and light chain CD. It became evident that these forms may differently regulate the above-mentioned processes. In this article, we review the possible functions of CD and its various forms in cells and organisms during physiological and pathological conditions.","author":[{"dropping-particle":"","family":"Benes","given":"Petr","non-dropping-particle":"","parse-names":false,"suffix":""},{"dropping-particle":"","family":"Vetvicka","given":"Vaclav","non-dropping-particle":"","parse-names":false,"suffix":""},{"dropping-particle":"","family":"Fusek","given":"Martin","non-dropping-particle":"","parse-names":false,"suffix":""}],"container-title":"Critical Reviews in Oncology/Hematology","id":"ITEM-1","issue":"1","issued":{"date-parts":[["2008"]]},"page":"12-28","title":"Cathepsin D—Many functions of one aspartic protease","type":"article-journal","volume":"68"},"uris":["http://www.mendeley.com/documents/?uuid=1711dede-ecd5-4460-b798-637b89e03ec2"]}],"mendeley":{"formattedCitation":"(57)","plainTextFormattedCitation":"(57)","previouslyFormattedCitation":"[57]"},"properties":{"noteIndex":0},"schema":"https://github.com/citation-style-language/schema/raw/master/csl-citation.json"}</w:instrText>
      </w:r>
      <w:r w:rsidR="001C4DBA"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7)</w:t>
      </w:r>
      <w:r w:rsidR="001C4DBA"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p>
    <w:p w14:paraId="7B9B08FE" w14:textId="77777777" w:rsidR="00173DB4" w:rsidRPr="00C86964" w:rsidRDefault="00173DB4" w:rsidP="003869B5">
      <w:pPr>
        <w:jc w:val="both"/>
        <w:rPr>
          <w:rFonts w:ascii="Times New Roman" w:hAnsi="Times New Roman" w:cs="Times New Roman"/>
          <w:b/>
          <w:sz w:val="24"/>
          <w:szCs w:val="24"/>
        </w:rPr>
      </w:pPr>
      <w:r w:rsidRPr="00C86964">
        <w:rPr>
          <w:rFonts w:ascii="Times New Roman" w:hAnsi="Times New Roman" w:cs="Times New Roman"/>
          <w:b/>
          <w:sz w:val="24"/>
          <w:szCs w:val="24"/>
        </w:rPr>
        <w:t xml:space="preserve">Threonine proteases </w:t>
      </w:r>
    </w:p>
    <w:p w14:paraId="05B4ECDE" w14:textId="56064A31"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Threonine proteases, also known as proteasomes, are responsible for removing cellular proteins that have been flagged for breakdown via a complicated process called polyubiquitination</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93/jn/129.1.227S","ISSN":"0022-3166","abstract":"All intracellular proteins and many extracellular proteins are continually “turning over”; i.e., they are being hydrolyzed to their constituent amino acids and replaced by new synthesis. This continual degradation of cell proteins was first discovered through the classic experiments of Schoenheimer and coworkers in the 1940s using 15N-labeled amino acids in adult animals (Schoenheimer 1942). However, after this surprising discovery, knowledge about protein breakdown developed quite slowly. Since the late 1960s, there has been growing evidence that protein degradation plays many essential roles in the functioning of organisms from bacteria to mammals, but only in the past decade have the proteolytic systems been elucidated and the fundamental importance of protein degradation been generally recognized.","author":[{"dropping-particle":"","family":"Lecker","given":"Stewart H","non-dropping-particle":"","parse-names":false,"suffix":""},{"dropping-particle":"","family":"Solomon","given":"Vered","non-dropping-particle":"","parse-names":false,"suffix":""},{"dropping-particle":"","family":"Mitch","given":"William E","non-dropping-particle":"","parse-names":false,"suffix":""},{"dropping-particle":"","family":"Goldberg","given":"Alfred L","non-dropping-particle":"","parse-names":false,"suffix":""}],"container-title":"The Journal of Nutrition","id":"ITEM-1","issue":"1","issued":{"date-parts":[["1999","1","1"]]},"page":"227S-237S","title":"Muscle Protein Breakdown and the Critical Role of the Ubiquitin-Proteasome Pathway in Normal and Disease States","type":"article-journal","volume":"129"},"uris":["http://www.mendeley.com/documents/?uuid=8356e864-9658-40c8-9868-e2ba4d259bd9"]}],"mendeley":{"formattedCitation":"(58)","plainTextFormattedCitation":"(58)","previouslyFormattedCitation":"[58]"},"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8)</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It is the process of adding a number of ubiquitin molecules to a protein that is intended to be degraded. A </w:t>
      </w:r>
      <w:proofErr w:type="spellStart"/>
      <w:r w:rsidRPr="00C86964">
        <w:rPr>
          <w:rFonts w:ascii="Times New Roman" w:hAnsi="Times New Roman" w:cs="Times New Roman"/>
          <w:sz w:val="24"/>
          <w:szCs w:val="24"/>
        </w:rPr>
        <w:t>multicatalytic</w:t>
      </w:r>
      <w:proofErr w:type="spellEnd"/>
      <w:r w:rsidRPr="00C86964">
        <w:rPr>
          <w:rFonts w:ascii="Times New Roman" w:hAnsi="Times New Roman" w:cs="Times New Roman"/>
          <w:sz w:val="24"/>
          <w:szCs w:val="24"/>
        </w:rPr>
        <w:t xml:space="preserve"> threonine protease with three unique catalytic activity, the 26S proteasome</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ejca.2004.07.006","ISSN":"0959-8049","abstract":"The highly conserved eukaryotic ubiquitin–proteasome system (UP-S) plays a pivotal role in protein homeostasis and is critical in regulating normal and cancer-related cellular processes. The hierarchical nature of the UP-S provides a rich source of molecular targets for specific intervention and has therefore arisen as a promising approach to innovative anticancer therapies. The first in class proteasome inhibitory agent Bortezomib (Velcade™) has recently obtained regulatory approval for the treatment of multiple myeloma. Ubiquitin-mediated degradation is a complex process that is comprised of well defined steps involving ubiquitin-activating enzymes (E1s), ubiquitin-conjugating enzymes (E2s) and ubiquitin ligases (E3s). Although a single E1 activates the ubiquitin conjugation machinery, a large number of E2 conjugating enzymes and E3 ligases are now known to exist. Proteins tagged with ubiquitin are subsequently recognised by the proteasome for digestion and fragmentation. The enzymatic nature, multitude of E3s and their specific substrate recognition predestines them as therapeutic targets. This article will review known inhibitors of the proteasome and their molecular mechanisms as well as ongoing developments and promising avenues for targeting substrate-specific E3 ligases that are likely to yield a new class of therapeutics that will serve and complement the armamentarium of anticancer drugs.","author":[{"dropping-particle":"","family":"Burger","given":"Angelika M","non-dropping-particle":"","parse-names":false,"suffix":""},{"dropping-particle":"","family":"Seth","given":"Arun K","non-dropping-particle":"","parse-names":false,"suffix":""}],"container-title":"European Journal of Cancer","id":"ITEM-1","issue":"15","issued":{"date-parts":[["2004"]]},"page":"2217-2229","title":"The ubiquitin-mediated protein degradation pathway in cancer: therapeutic implications","type":"article-journal","volume":"40"},"uris":["http://www.mendeley.com/documents/?uuid=0bc5861f-b98b-4924-9312-1f2960a06334"]}],"mendeley":{"formattedCitation":"(59)","plainTextFormattedCitation":"(59)","previouslyFormattedCitation":"[59]"},"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59)</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In eukaryotic cells, it is in charge of the processing and degradation of short- and some long-lived proteins necessary for the control of many cellular activities. It was proposed that pharmacological suppression of proteasome activity may be effective as a new class of anticancer medicines since abnormal proteasome</w:t>
      </w:r>
      <w:r w:rsidR="00B27D68" w:rsidRPr="00C86964">
        <w:rPr>
          <w:rFonts w:ascii="Times New Roman" w:hAnsi="Times New Roman" w:cs="Times New Roman"/>
          <w:sz w:val="24"/>
          <w:szCs w:val="24"/>
        </w:rPr>
        <w:t xml:space="preserve"> </w:t>
      </w:r>
      <w:r w:rsidRPr="00C86964">
        <w:rPr>
          <w:rFonts w:ascii="Times New Roman" w:hAnsi="Times New Roman" w:cs="Times New Roman"/>
          <w:sz w:val="24"/>
          <w:szCs w:val="24"/>
        </w:rPr>
        <w:t>dependent proteolysis seems to be linked with the pathogenesis of various cancers</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s10555-017-9705-x","ISSN":"1573-7233","abstract":"In the past 15 years, the proteasome has been validated as an anti-cancer drug target and 20S proteasome inhibitors (such as bortezomib and carfilzomib) have been approved by the FDA for the treatment of multiple myeloma and some other liquid tumors. However, there are shortcomings of clinical proteasome inhibitors, including severe toxicity, drug resistance, and no effect in solid tumors. At the same time, extensive research has been conducted in the areas of natural compounds and old drug repositioning towards the goal of discovering effective, economical, low toxicity proteasome-inhibitory anti-cancer drugs. A variety of dietary polyphenols, medicinal molecules, metallic complexes, and metal-binding compounds have been found to be able to selectively inhibit tumor cellular proteasomes and induce apoptotic cell death in vitro and in vivo, supporting the clinical success of specific 20S proteasome inhibitors bortezomib and carfilzomib. Therefore, the discovery of natural proteasome inhibitors and researching old drugs with proteasome-inhibitory properties may provide an alternative strategy for improving the current status of cancer treatment and even prevention.","author":[{"dropping-particle":"","family":"Soave","given":"Claire L","non-dropping-particle":"","parse-names":false,"suffix":""},{"dropping-particle":"","family":"Guerin","given":"Tracey","non-dropping-particle":"","parse-names":false,"suffix":""},{"dropping-particle":"","family":"Liu","given":"Jinbao","non-dropping-particle":"","parse-names":false,"suffix":""},{"dropping-particle":"","family":"Dou","given":"Q Ping","non-dropping-particle":"","parse-names":false,"suffix":""}],"container-title":"Cancer and Metastasis Reviews","id":"ITEM-1","issue":"4","issued":{"date-parts":[["2017"]]},"page":"717-736","title":"Targeting the ubiquitin-proteasome system for cancer treatment: discovering novel inhibitors from nature and drug repurposing","type":"article-journal","volume":"36"},"uris":["http://www.mendeley.com/documents/?uuid=b7a4f1f5-4a73-4a99-be61-8e8f86f1a14f"]}],"mendeley":{"formattedCitation":"(60)","plainTextFormattedCitation":"(60)","previouslyFormattedCitation":"[60]"},"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0)</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As a result, numerous </w:t>
      </w:r>
      <w:r w:rsidR="00B27D68" w:rsidRPr="00C86964">
        <w:rPr>
          <w:rFonts w:ascii="Times New Roman" w:hAnsi="Times New Roman" w:cs="Times New Roman"/>
          <w:sz w:val="24"/>
          <w:szCs w:val="24"/>
        </w:rPr>
        <w:t>organizations</w:t>
      </w:r>
      <w:r w:rsidRPr="00C86964">
        <w:rPr>
          <w:rFonts w:ascii="Times New Roman" w:hAnsi="Times New Roman" w:cs="Times New Roman"/>
          <w:sz w:val="24"/>
          <w:szCs w:val="24"/>
        </w:rPr>
        <w:t xml:space="preserve"> have been doing extensive research into how to target specific aspects of protein function that are crucial for the development and spread of cancer. </w:t>
      </w:r>
    </w:p>
    <w:p w14:paraId="08EFA60B" w14:textId="2894A80F" w:rsidR="00B27D68"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 xml:space="preserve">The first proteasome inhibitor </w:t>
      </w:r>
      <w:r w:rsidR="00B27D68" w:rsidRPr="00C86964">
        <w:rPr>
          <w:rFonts w:ascii="Times New Roman" w:hAnsi="Times New Roman" w:cs="Times New Roman"/>
          <w:sz w:val="24"/>
          <w:szCs w:val="24"/>
        </w:rPr>
        <w:t>authorized</w:t>
      </w:r>
      <w:r w:rsidRPr="00C86964">
        <w:rPr>
          <w:rFonts w:ascii="Times New Roman" w:hAnsi="Times New Roman" w:cs="Times New Roman"/>
          <w:sz w:val="24"/>
          <w:szCs w:val="24"/>
        </w:rPr>
        <w:t xml:space="preserve"> by the US FDA for the treatment of mantle cell lymphoma, relapsed/refractory multiple myeloma, and newly diagnosed multiple myeloma was bortezomib</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dx.doi.org/10.2174/156800911794519752","ISBN":"1568-0096/1873-5576","abstract":"Targeting the ubiquitin-proteasome pathway has emerged as a rational approach in the treatment of human cancer. Based on positive preclinical and clinical studies, bortezomib was subsequently approved for the clinical use as a front-line treatment for newly diagnosed multiple myeloma patients and for the treatment of relapsed/refractory multiple myeloma and mantle cell lymphoma, for which this drug has become the staple of treatment. The approval of bortezomib by the US Food and Drug Administration (FDA) represented a significant milestone as the first proteasome inhibitor to be implemented in the treatment of malignant disease. Bortezomib has shown a positive clinical benefit either alone or as a part of combination therapy to induce chemo-/radio-sensitization or overcome drug resistance. One of the major mechanisms of bortezomib associated with its anticancer activity is through upregulation of NOXA, which is a proapoptotic protein, and NOXA may interact with the anti-apoptotic proteins of Bcl-2 subfamily Bcl-XL and Bcl-2, and result in apoptotic cell death in malignant cells. Another important mechanism of bortezomib is through suppression of the NF-κB signaling pathway resulting in the down-regulation of its anti-apoptotic target genes. Although the majority of success achieved with bortezomib has been in hematological malignancies, its effect toward solid tumors has been less than encouraging. Additionally, the widespread clinical use of bortezomib continues to be hampered by the appearance of dose-limiting toxicities, drug-resistance and interference by some natural compounds. These findings could help guide physicians in refining the clinical use of bortezomib, and encourage basic scientists to generate next generation proteasome inhibitors that broaden the spectrum of efficacy and produce a more durable clinical response in cancer patients. Other desirable applications for the use of proteasome inhibitors include the development of inhibitors against specific E3 ligases, which act at an early step in the ubiquitin-proteasome pathway, and the discovery of less toxic and novel proteasome inhibitors from natural products and traditional medicines, which may provide more viable drug candidates for cancer chemoprevention and the treatment of cancer patients in the future.","author":[{"dropping-particle":"","family":"Chen","given":"D","non-dropping-particle":"","parse-names":false,"suffix":""},{"dropping-particle":"","family":"Frezza","given":"M","non-dropping-particle":"","parse-names":false,"suffix":""},{"dropping-particle":"","family":"Schmitt","given":"S","non-dropping-particle":"","parse-names":false,"suffix":""},{"dropping-particle":"","family":"Kanwar","given":"J","non-dropping-particle":"","parse-names":false,"suffix":""},{"dropping-particle":"","family":"P. Dou","given":"Q","non-dropping-particle":"","parse-names":false,"suffix":""}],"container-title":"Current Cancer Drug Targets","id":"ITEM-1","issue":"3","issued":{"date-parts":[["2011"]]},"page":"239-253","title":"Bortezomib as the First Proteasome Inhibitor Anticancer Drug: Current Status and Future Perspectives","type":"article","volume":"11"},"uris":["http://www.mendeley.com/documents/?uuid=90d90560-2660-4527-8966-138f73e977a8"]}],"mendeley":{"formattedCitation":"(61)","plainTextFormattedCitation":"(61)","previouslyFormattedCitation":"[61]"},"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1)</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Proteasome inhibition may encourage the breakdown of anti-apoptotic proteins while inhibiting the degradation of pro-apoptotic proteins, which causes malignant cells to undergo programmed cell death</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86/1756-9966-30-87","ISSN":"1756-9966","abstract":"Apoptosis is an ordered and orchestrated cellular process that occurs in physiological and pathological conditions. It is also one of the most studied topics among cell biologists. An understanding of the underlying mechanism of apoptosis is important as it plays a pivotal role in the pathogenesis of many diseases. In some, the problem is due to too much apoptosis, such as in the case of degenerative diseases while in others, too little apoptosis is the culprit. Cancer is one of the scenarios where too little apoptosis occurs, resulting in malignant cells that will not die. The mechanism of apoptosis is complex and involves many pathways. Defects can occur at any point along these pathways, leading to malignant transformation of the affected cells, tumour metastasis and resistance to anticancer drugs. Despite being the cause of problem, apoptosis plays an important role in the treatment of cancer as it is a popular target of many treatment strategies. The abundance of literature suggests that targeting apoptosis in cancer is feasible. However, many troubling questions arise with the use of new drugs or treatment strategies that are designed to enhance apoptosis and critical tests must be passed before they can be used safely in human subjects.","author":[{"dropping-particle":"","family":"Wong","given":"Rebecca S Y","non-dropping-particle":"","parse-names":false,"suffix":""}],"container-title":"Journal of Experimental &amp; Clinical Cancer Research","id":"ITEM-1","issue":"1","issued":{"date-parts":[["2011"]]},"page":"87","title":"Apoptosis in cancer: from pathogenesis to treatment","type":"article-journal","volume":"30"},"uris":["http://www.mendeley.com/documents/?uuid=3da45a3b-7b99-4d1e-b9ac-47e67a23a091"]}],"mendeley":{"formattedCitation":"(62)","plainTextFormattedCitation":"(62)","previouslyFormattedCitation":"[62]"},"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2)</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w:t>
      </w:r>
    </w:p>
    <w:p w14:paraId="6CC1999C" w14:textId="77777777" w:rsidR="00B27D68" w:rsidRPr="00C86964" w:rsidRDefault="00BA4C7D" w:rsidP="003869B5">
      <w:pPr>
        <w:jc w:val="both"/>
        <w:rPr>
          <w:rFonts w:ascii="Times New Roman" w:hAnsi="Times New Roman" w:cs="Times New Roman"/>
          <w:b/>
          <w:sz w:val="24"/>
          <w:szCs w:val="24"/>
        </w:rPr>
      </w:pPr>
      <w:r w:rsidRPr="00C86964">
        <w:rPr>
          <w:rFonts w:ascii="Times New Roman" w:hAnsi="Times New Roman" w:cs="Times New Roman"/>
          <w:b/>
          <w:sz w:val="24"/>
          <w:szCs w:val="24"/>
        </w:rPr>
        <w:t xml:space="preserve">Metalloproteases in the matrix </w:t>
      </w:r>
    </w:p>
    <w:p w14:paraId="5A2ED68E" w14:textId="6EF1EF0E"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The family of Zn 2+ endopeptidases known as matrix metalloproteases (MMPs) consists of nine or more highly similar enzymes that cleave the majority, if not all, of the extracellular matrix's components</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07/s00726-010-0689-x","ISSN":"1438-2199","abstract":"Matrix metalloproteases (MMPs) comprise a family of enzymes that cleave protein substrates based on a conserved mechanism involving activation of an active site-bound water molecule by a Zn2+ ion. Although the catalytic domain of MMPs is structurally highly similar, there are many differences with respect to substrate specificity, cellular and tissue localization, membrane binding and regulation that make this a very versatile family of enzymes with a multitude of physiological functions, many of which are still not fully understood. Essentially, all members of the MMP family have been linked to disease development, notably to cancer metastasis, chronic inflammation and the ensuing tissue damage as well as to neurological disorders. This has stimulated a flurry of studies into MMP inhibitors as therapeutic agents, as well as into measuring MMP levels as diagnostic or prognostic markers. As with most protein families, deciphering the function(s) of MMPs is difficult, as they can modify many proteins. Which of these reactions are physiologically or pathophysiologically relevant is often not clear, although studies on knockout animals, human genetic and epigenetic, as well as biochemical studies using natural or synthetic inhibitors have provided insight to a great extent. In this review, we will give an overview of 23 members of the human MMP family and describe functions, linkages to disease and structural and mechanistic features. MMPs can be grouped into soluble (including matrilysins) and membrane-anchored species. We adhere to the ‘MMP nomenclature’ and provide the reader with reference to the many, often diverse, names for this enzyme family in the introduction.","author":[{"dropping-particle":"","family":"Klein","given":"T","non-dropping-particle":"","parse-names":false,"suffix":""},{"dropping-particle":"","family":"Bischoff","given":"R","non-dropping-particle":"","parse-names":false,"suffix":""}],"container-title":"Amino Acids","id":"ITEM-1","issue":"2","issued":{"date-parts":[["2011"]]},"page":"271-290","title":"Physiology and pathophysiology of matrix metalloproteases","type":"article-journal","volume":"41"},"uris":["http://www.mendeley.com/documents/?uuid=5ca7125f-b5a1-4c1d-8d69-08bd9ab66fdf"]}],"mendeley":{"formattedCitation":"(63)","plainTextFormattedCitation":"(63)","previouslyFormattedCitation":"[63]"},"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3)</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Protease and MMP activity levels are closely regulated. This makes sense since excessive proteolysis would not be an effective means of preserving homeostasis.</w:t>
      </w:r>
    </w:p>
    <w:p w14:paraId="51E9DA2E" w14:textId="55520541"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lastRenderedPageBreak/>
        <w:t>Yet, in disease settings, both the number of distinct expressed proteases and the degree of individual protease expression rise. In many different tumor forms, MMP expression is increased, and the rise often correlates with reduced survival</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200/JCO.2009.23.5556","ISSN":"0732-183X","abstract":"The matrix metalloproteinase (MMP) family of enzymes is comprised of critically important extracellular matrix remodeling proteases whose activity has been implicated in a number of key normal and pathologic processes. The latter include tumor growth, progression, and metastasis as well as the dysregulated angiogenesis that is associated with these events. As a result, these proteases have come to represent important therapeutic and diagnostic targets for the treatment and detection of human cancers. In this review, we summarize the literature that establishes these enzymes as important clinical targets, discuss the complexity surrounding their choice as such, and chronicle the development strategies and outcomes of their clinical testing to date. The status of the MMP inhibitors currently in US Food and Drug Administration approved clinical trials is presented and reviewed. We also discuss the more recent and successful targeting of this enzyme family as diagnostic and prognostic predictors of human cancer, its status, and its stage. This analysis includes a wide variety of human cancers and a number of human sample types including tissue, plasma, serum, and urine.","author":[{"dropping-particle":"","family":"Roy","given":"Roopali","non-dropping-particle":"","parse-names":false,"suffix":""},{"dropping-particle":"","family":"Yang","given":"Jiang","non-dropping-particle":"","parse-names":false,"suffix":""},{"dropping-particle":"","family":"Moses","given":"Marsha A","non-dropping-particle":"","parse-names":false,"suffix":""}],"container-title":"Journal of Clinical Oncology","id":"ITEM-1","issue":"31","issued":{"date-parts":[["2009","9","8"]]},"note":"doi: 10.1200/JCO.2009.23.5556","page":"5287-5297","publisher":"Wolters Kluwer","title":"Matrix Metalloproteinases As Novel Biomarker s and Potential Therapeutic Targets in Human Cancer","type":"article-journal","volume":"27"},"uris":["http://www.mendeley.com/documents/?uuid=96f9edd8-4ba8-4ff5-bb01-c22650bbe01d"]}],"mendeley":{"formattedCitation":"(64)","plainTextFormattedCitation":"(64)","previouslyFormattedCitation":"[64]"},"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4)</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Extracellular matrix proteins are subject to turnover and modification by MMPs. The activity of MMPs is tightly regulated, as one would anticipate for enzymes with such a propensity for degradation</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86/1471-2407-9-188","ISSN":"1471-2407","abstract":"Matrix metalloproteinases (MMPs) are a family of structural and functional related endopeptidases. They play a crucial role in tumor invasion and building of metastatic formations because of their ability to degrade extracellular matrix proteins. Under physiological conditions their activity is precisely regulated in order to prevent tissue disruption. This physiological balance seems to be disrupted in cancer making tumor cells capable of invading the tissue. In breast cancer different expression levels of several MMPs have been found.","author":[{"dropping-particle":"","family":"Köhrmann","given":"Andrea","non-dropping-particle":"","parse-names":false,"suffix":""},{"dropping-particle":"","family":"Kammerer","given":"Ulrike","non-dropping-particle":"","parse-names":false,"suffix":""},{"dropping-particle":"","family":"Kapp","given":"Michaela","non-dropping-particle":"","parse-names":false,"suffix":""},{"dropping-particle":"","family":"Dietl","given":"Johannes","non-dropping-particle":"","parse-names":false,"suffix":""},{"dropping-particle":"","family":"Anacker","given":"Jelena","non-dropping-particle":"","parse-names":false,"suffix":""}],"container-title":"BMC Cancer","id":"ITEM-1","issue":"1","issued":{"date-parts":[["2009"]]},"page":"188","title":"Expression of matrix metalloproteinases (MMPs) in primary human breast cancer and breast cancer cell lines: New findings and review of the literature","type":"article-journal","volume":"9"},"uris":["http://www.mendeley.com/documents/?uuid=06ddd370-cda8-48e2-a248-eabe7fc7aa1c"]}],"mendeley":{"formattedCitation":"(65)","plainTextFormattedCitation":"(65)","previouslyFormattedCitation":"[65]"},"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5)</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In addition to being controlled through the regulation of gene expression, matrix metalloproteases are secreted as latent proenzymes that need a 10 </w:t>
      </w:r>
      <w:proofErr w:type="spellStart"/>
      <w:r w:rsidRPr="00C86964">
        <w:rPr>
          <w:rFonts w:ascii="Times New Roman" w:hAnsi="Times New Roman" w:cs="Times New Roman"/>
          <w:sz w:val="24"/>
          <w:szCs w:val="24"/>
        </w:rPr>
        <w:t>KDa</w:t>
      </w:r>
      <w:proofErr w:type="spellEnd"/>
      <w:r w:rsidRPr="00C86964">
        <w:rPr>
          <w:rFonts w:ascii="Times New Roman" w:hAnsi="Times New Roman" w:cs="Times New Roman"/>
          <w:sz w:val="24"/>
          <w:szCs w:val="24"/>
        </w:rPr>
        <w:t xml:space="preserve"> amino terminal domain to be modified or removed in order to exhibit enzyme activity</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life12081145","ISBN":"2075-1729","abstract":"Tissue inhibitors of metalloproteases (TIMPs) belong to a fascinating protein family expressed in all Metazoa. They act as regulators of the turnover of the extracellular matrix, and they are consistently involved in essential processes. Herein, we recapitulate the main activities of mammalian TIMPs (TIMP1&amp;ndash;4) in the control of extracellular-matrix degradation and pathologies associated with aberrant proteostasis. We delineate the activity of TIMPs in the control of extracellular matrix (ECM) homeostasis and discuss the diversity of TIMPs across metazoans taking into account the emergence of the components of the ECM during evolution. Thus, the TIMP repertoire herein analysed includes the homologues from cnidarians, which are coeval with the origins of ECM components; protostomes (molluscs, arthropods and nematodes); and deuterostomes (echinoderms and vertebrates). Several questions, including the maintenance of the structure despite low sequence similarity and the strategies for TIMP engineering, shed light on the possibility to use recombinant TIMPs integrating unique features and binding selectivity for therapeutic applications in the treatment of inflammatory pathologies.","author":[{"dropping-particle":"","family":"Costa","given":"Salvatore","non-dropping-particle":"","parse-names":false,"suffix":""},{"dropping-particle":"","family":"Ragusa","given":"Maria A","non-dropping-particle":"","parse-names":false,"suffix":""},{"dropping-particle":"","family":"Buglio","given":"Gabriele","non-dropping-particle":"Lo","parse-names":false,"suffix":""},{"dropping-particle":"","family":"Scilabra","given":"Simone D","non-dropping-particle":"","parse-names":false,"suffix":""},{"dropping-particle":"","family":"Nicosia","given":"Aldo","non-dropping-particle":"","parse-names":false,"suffix":""}],"container-title":"Life","id":"ITEM-1","issue":"8","issued":{"date-parts":[["2022"]]},"title":"The Repertoire of Tissue Inhibitors of Metalloproteases: Evolution, Regulation of Extracellular Matrix Proteolysis, Engineering and Therapeutic Challenges","type":"article","volume":"12"},"uris":["http://www.mendeley.com/documents/?uuid=84a5bdcb-808c-4da9-8e9d-7a60b1914c4f"]}],"mendeley":{"formattedCitation":"(66)","plainTextFormattedCitation":"(66)","previouslyFormattedCitation":"[66]"},"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6)</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In physiological processes like morphogenesis or wound healing, where significant extracellular </w:t>
      </w:r>
      <w:proofErr w:type="spellStart"/>
      <w:r w:rsidRPr="00C86964">
        <w:rPr>
          <w:rFonts w:ascii="Times New Roman" w:hAnsi="Times New Roman" w:cs="Times New Roman"/>
          <w:sz w:val="24"/>
          <w:szCs w:val="24"/>
        </w:rPr>
        <w:t>remodelling</w:t>
      </w:r>
      <w:proofErr w:type="spellEnd"/>
      <w:r w:rsidRPr="00C86964">
        <w:rPr>
          <w:rFonts w:ascii="Times New Roman" w:hAnsi="Times New Roman" w:cs="Times New Roman"/>
          <w:sz w:val="24"/>
          <w:szCs w:val="24"/>
        </w:rPr>
        <w:t xml:space="preserve"> must follow a well-programmed path, this precise control of enzyme activity is crucial.</w:t>
      </w:r>
    </w:p>
    <w:p w14:paraId="1363F353" w14:textId="731CBBDF"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The discovery that the human genome contains more than 500 genes producing proteases or proteins that are similar to proteases provides evidence of the amazing complexity of the proteolytic systems that function in human tissues</w:t>
      </w:r>
      <w:r w:rsidR="00B27D68" w:rsidRPr="00C86964">
        <w:rPr>
          <w:rFonts w:ascii="Times New Roman" w:hAnsi="Times New Roman" w:cs="Times New Roman"/>
          <w:sz w:val="24"/>
          <w:szCs w:val="24"/>
        </w:rPr>
        <w:t xml:space="preserve"> </w:t>
      </w:r>
      <w:r w:rsidR="00B27D68"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02/path.1400","ISSN":"0022-3417","abstract":"Abstract Matrix metalloproteinases (MMPs) are a growing family of metalloendopeptidases that cleave the protein components of the extracellular matrix and thereby play a central role in tissue remodelling. For many years following their discovery, MMPs were believed to function primarily as regulators of ECM composition and to facilitate cell migration simply by removing barriers such as collagen. It is becoming increasingly clear, however, that MMPs are implicated in the functional regulation of a host of non-ECM molecules that include growth factors and their receptors, cytokines and chemokines, adhesion receptors and cell surface proteoglycans, and a variety of enzymes. MMPs therefore play an important role in the control of cellular interactions with and response to their environment in conditions that promote tissue turnover, be they physiological, such as normal development, or pathological, such as inflammation and cancer. This review summarizes some of the recent discoveries that have shed new light on the role of MMPs in physiology and disease. Copyright ? 2003 John Wiley &amp; Sons, Ltd.","author":[{"dropping-particle":"","family":"Stamenkovic","given":"Ivan","non-dropping-particle":"","parse-names":false,"suffix":""}],"container-title":"The Journal of Pathology","id":"ITEM-1","issue":"4","issued":{"date-parts":[["2003","7","1"]]},"note":"https://doi.org/10.1002/path.1400","page":"448-464","publisher":"John Wiley &amp; Sons, Ltd","title":"Extracellular matrix remodelling: the role of matrix metalloproteinases","type":"article-journal","volume":"200"},"uris":["http://www.mendeley.com/documents/?uuid=5bb8c1b0-8db4-493e-99d4-b723a0fa554c"]}],"mendeley":{"formattedCitation":"(67)","plainTextFormattedCitation":"(67)","previouslyFormattedCitation":"[67]"},"properties":{"noteIndex":0},"schema":"https://github.com/citation-style-language/schema/raw/master/csl-citation.json"}</w:instrText>
      </w:r>
      <w:r w:rsidR="00B27D68"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7)</w:t>
      </w:r>
      <w:r w:rsidR="00B27D68" w:rsidRPr="00C86964">
        <w:rPr>
          <w:rFonts w:ascii="Times New Roman" w:hAnsi="Times New Roman" w:cs="Times New Roman"/>
          <w:sz w:val="24"/>
          <w:szCs w:val="24"/>
        </w:rPr>
        <w:fldChar w:fldCharType="end"/>
      </w:r>
      <w:r w:rsidRPr="00C86964">
        <w:rPr>
          <w:rFonts w:ascii="Times New Roman" w:hAnsi="Times New Roman" w:cs="Times New Roman"/>
          <w:sz w:val="24"/>
          <w:szCs w:val="24"/>
        </w:rPr>
        <w:t>. Due to their capacity to break down all significant protein components of the extracellular matrix (ECM) and basement membranes, these enzymes were first linked to the invasive characteristics of tumor cells</w:t>
      </w:r>
      <w:r w:rsidR="006B7551"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111/j.1582-4934.2011.01302.x","ISSN":"1582-1838","abstract":"Abstract ?? Introduction ?? MMP-3 ?? MMP-8 ?? MMP-9 ?? MMP-12 ?? MMP-19 ?? MMP-26 ?? Conclusions The original notion that matrix metalloproteinases (MMPs) act as tumour and metastasis-promoting enzymes by clearing a path for tumour cells to invade and metastasize has been challenged in the last decade. It has become clear that MMPs are involved in numerous steps of tumour progression and metastasis, and hence are now considered to be multifaceted proteases. Moreover, more recent experimental evidence indicates that some members of the MMP family behave as tumour-suppressor enzymes and should therefore be regarded as anti-targets in cancer therapy. The complexity of the pro- and anti-tumorigenic and -metastatic functions might partly explain why broad-spectrum MMP inhibitors failed in phase III clinical trials. This review will provide a focussed overview of the published data on the tumour-suppressive behaviour of MMPs.","author":[{"dropping-particle":"","family":"Decock","given":"Julie","non-dropping-particle":"","parse-names":false,"suffix":""},{"dropping-particle":"","family":"Thirkettle","given":"Sally","non-dropping-particle":"","parse-names":false,"suffix":""},{"dropping-particle":"","family":"Wagstaff","given":"Laura","non-dropping-particle":"","parse-names":false,"suffix":""},{"dropping-particle":"","family":"Edwards","given":"Dylan R","non-dropping-particle":"","parse-names":false,"suffix":""}],"container-title":"Journal of Cellular and Molecular Medicine","id":"ITEM-1","issue":"6","issued":{"date-parts":[["2011","6","1"]]},"note":"https://doi.org/10.1111/j.1582-4934.2011.01302.x","page":"1254-1265","publisher":"John Wiley &amp; Sons, Ltd","title":"Matrix metalloproteinases: protective roles in cancer","type":"article-journal","volume":"15"},"uris":["http://www.mendeley.com/documents/?uuid=d539bd3e-997b-4b3e-b32b-072a28abb081"]}],"mendeley":{"formattedCitation":"(68)","plainTextFormattedCitation":"(68)","previouslyFormattedCitation":"[68]"},"properties":{"noteIndex":0},"schema":"https://github.com/citation-style-language/schema/raw/master/csl-citation.json"}</w:instrText>
      </w:r>
      <w:r w:rsidR="006B7551"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8)</w:t>
      </w:r>
      <w:r w:rsidR="006B7551" w:rsidRPr="00C86964">
        <w:rPr>
          <w:rFonts w:ascii="Times New Roman" w:hAnsi="Times New Roman" w:cs="Times New Roman"/>
          <w:sz w:val="24"/>
          <w:szCs w:val="24"/>
        </w:rPr>
        <w:fldChar w:fldCharType="end"/>
      </w:r>
      <w:r w:rsidRPr="00C86964">
        <w:rPr>
          <w:rFonts w:ascii="Times New Roman" w:hAnsi="Times New Roman" w:cs="Times New Roman"/>
          <w:sz w:val="24"/>
          <w:szCs w:val="24"/>
        </w:rPr>
        <w:t>. Further research has shown the role of MMPs in the development of tumors early on, including the promotion of cell proliferation and the control of angiogenesis</w:t>
      </w:r>
      <w:r w:rsidR="001F16C8"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38/cr.1998.17","ISSN":"1748-7838","abstract":"Matrix metalloproteinases (MMPs) and tissue inhibitors of metalloproteinases (TIMPs) play a significant role in regulating angiogenesis, the process of new blood vessel formation. Interstitial collagenase (MMP-1), 72 kDa gelatinase A/type IV collagenase (MMP-2), and 92 kDa gelatinase B/type IV collagenase (MMP-9) dissolve ex- tracellular matrix (ECM) and may initiate and promote angiogenesis. TIMP-1, TIMP-2, TIMP-3, and possibly, TIMP-4 inhibit neovascularization. A new paradigm is emerging that matrilysin (MMP-7), MMP-9, and metal- loelastase (MMP-12) may block angiogenesis by converting plasminogen to angiostatin, which is one of the most potent angiogenesis antagonists. MMPs and TIMPs play a complex role in regulating angiogenesis. An understanding of the biochemical and cellular pathways and mechanisms of angiogenesis will provide important information to allow the control of angiogenesis, e.g. the stimulation of angiogenesis for coronary collateral circulation formation; while the inhibition for treating arthritis and cancer.","author":[{"dropping-particle":"","family":"Sang","given":"Qing Xiang Amy","non-dropping-particle":"","parse-names":false,"suffix":""}],"container-title":"Cell Research","id":"ITEM-1","issue":"3","issued":{"date-parts":[["1998"]]},"page":"171-177","title":"Complex role of matrix metalloproteinases in angiogenesis","type":"article-journal","volume":"8"},"uris":["http://www.mendeley.com/documents/?uuid=3357b68c-348c-461d-a5a7-54b8e0545d74"]}],"mendeley":{"formattedCitation":"(69)","plainTextFormattedCitation":"(69)","previouslyFormattedCitation":"[69]"},"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69)</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MMPs enable the invasion of blood arteries and lymphatics by metastatic cells, allowing local development of the tumor mass by disruption of normal tissue structure. The release and activation of matrix metalloprotease seems to be the outcome of a particular interaction between tumor and stromal cells (Figure 3).</w:t>
      </w:r>
    </w:p>
    <w:p w14:paraId="7C7A7E1B" w14:textId="77777777" w:rsidR="00BD3B1D" w:rsidRPr="00C86964" w:rsidRDefault="00007178" w:rsidP="003869B5">
      <w:pPr>
        <w:jc w:val="both"/>
        <w:rPr>
          <w:rFonts w:ascii="Times New Roman" w:hAnsi="Times New Roman" w:cs="Times New Roman"/>
          <w:sz w:val="24"/>
          <w:szCs w:val="24"/>
        </w:rPr>
      </w:pPr>
      <w:r w:rsidRPr="00C86964">
        <w:rPr>
          <w:rFonts w:ascii="Times New Roman" w:hAnsi="Times New Roman" w:cs="Times New Roman"/>
          <w:noProof/>
          <w:sz w:val="24"/>
          <w:szCs w:val="24"/>
        </w:rPr>
        <w:drawing>
          <wp:inline distT="0" distB="0" distL="0" distR="0" wp14:anchorId="24E60AD5" wp14:editId="283A5024">
            <wp:extent cx="5943600" cy="3697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3697605"/>
                    </a:xfrm>
                    <a:prstGeom prst="rect">
                      <a:avLst/>
                    </a:prstGeom>
                  </pic:spPr>
                </pic:pic>
              </a:graphicData>
            </a:graphic>
          </wp:inline>
        </w:drawing>
      </w:r>
    </w:p>
    <w:p w14:paraId="0244D28A" w14:textId="04466812" w:rsidR="00BD3B1D" w:rsidRPr="00C86964" w:rsidRDefault="00BD3B1D" w:rsidP="003869B5">
      <w:pPr>
        <w:jc w:val="both"/>
        <w:rPr>
          <w:rFonts w:ascii="Times New Roman" w:hAnsi="Times New Roman" w:cs="Times New Roman"/>
          <w:sz w:val="24"/>
          <w:szCs w:val="24"/>
        </w:rPr>
      </w:pPr>
      <w:r w:rsidRPr="00C86964">
        <w:rPr>
          <w:rFonts w:ascii="Times New Roman" w:hAnsi="Times New Roman" w:cs="Times New Roman"/>
          <w:b/>
          <w:sz w:val="24"/>
          <w:szCs w:val="24"/>
        </w:rPr>
        <w:lastRenderedPageBreak/>
        <w:t>Figure 3.</w:t>
      </w:r>
      <w:r w:rsidRPr="00C86964">
        <w:rPr>
          <w:rFonts w:ascii="Times New Roman" w:hAnsi="Times New Roman" w:cs="Times New Roman"/>
          <w:sz w:val="24"/>
          <w:szCs w:val="24"/>
        </w:rPr>
        <w:t xml:space="preserve"> </w:t>
      </w:r>
      <w:r w:rsidR="00007178" w:rsidRPr="00C86964">
        <w:rPr>
          <w:rFonts w:ascii="Times New Roman" w:hAnsi="Times New Roman" w:cs="Times New Roman"/>
          <w:sz w:val="24"/>
          <w:szCs w:val="24"/>
        </w:rPr>
        <w:t xml:space="preserve">An illustration </w:t>
      </w:r>
      <w:r w:rsidR="00590B23" w:rsidRPr="00C86964">
        <w:rPr>
          <w:rFonts w:ascii="Times New Roman" w:hAnsi="Times New Roman" w:cs="Times New Roman"/>
          <w:sz w:val="24"/>
          <w:szCs w:val="24"/>
        </w:rPr>
        <w:t>for</w:t>
      </w:r>
      <w:r w:rsidR="00007178" w:rsidRPr="00C86964">
        <w:rPr>
          <w:rFonts w:ascii="Times New Roman" w:hAnsi="Times New Roman" w:cs="Times New Roman"/>
          <w:sz w:val="24"/>
          <w:szCs w:val="24"/>
        </w:rPr>
        <w:t xml:space="preserve"> matrix metalloproteinases </w:t>
      </w:r>
      <w:r w:rsidR="00590B23" w:rsidRPr="00C86964">
        <w:rPr>
          <w:rFonts w:ascii="Times New Roman" w:hAnsi="Times New Roman" w:cs="Times New Roman"/>
          <w:sz w:val="24"/>
          <w:szCs w:val="24"/>
        </w:rPr>
        <w:t>plays</w:t>
      </w:r>
      <w:r w:rsidR="00007178" w:rsidRPr="00C86964">
        <w:rPr>
          <w:rFonts w:ascii="Times New Roman" w:hAnsi="Times New Roman" w:cs="Times New Roman"/>
          <w:sz w:val="24"/>
          <w:szCs w:val="24"/>
        </w:rPr>
        <w:t xml:space="preserve"> in the </w:t>
      </w:r>
      <w:r w:rsidR="000B73BE" w:rsidRPr="00C86964">
        <w:rPr>
          <w:rFonts w:ascii="Times New Roman" w:hAnsi="Times New Roman" w:cs="Times New Roman"/>
          <w:sz w:val="24"/>
          <w:szCs w:val="24"/>
        </w:rPr>
        <w:t>degradation and invasion of extracellular matrix</w:t>
      </w:r>
      <w:r w:rsidR="00007178" w:rsidRPr="00C86964">
        <w:rPr>
          <w:rFonts w:ascii="Times New Roman" w:hAnsi="Times New Roman" w:cs="Times New Roman"/>
          <w:sz w:val="24"/>
          <w:szCs w:val="24"/>
        </w:rPr>
        <w:t>.</w:t>
      </w:r>
    </w:p>
    <w:p w14:paraId="254DAE02" w14:textId="59B2FFA1" w:rsidR="00BA4C7D" w:rsidRPr="00C86964" w:rsidRDefault="00BA4C7D" w:rsidP="003869B5">
      <w:pPr>
        <w:jc w:val="both"/>
        <w:rPr>
          <w:rFonts w:ascii="Times New Roman" w:hAnsi="Times New Roman" w:cs="Times New Roman"/>
          <w:sz w:val="24"/>
          <w:szCs w:val="24"/>
        </w:rPr>
      </w:pPr>
      <w:r w:rsidRPr="00C86964">
        <w:rPr>
          <w:rFonts w:ascii="Times New Roman" w:hAnsi="Times New Roman" w:cs="Times New Roman"/>
          <w:sz w:val="24"/>
          <w:szCs w:val="24"/>
        </w:rPr>
        <w:t>The activity of matrix metalloproteases also seems to promote invasive development in these secondary locations. Depending on the properties of the various cells' capacity to manufacture these enzymes, MMP induction processes seem to vary. Several substances, including as cytokines, growth hormones, and oncogene products, affect MMP expression differently in space and time</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146/annurev.cellbio.17.1.463","ISSN":"1081-0706","abstract":"? Abstract?The matrix metalloproteinases (MMPs) constitute a multigene family of over 25 secreted and cell surface enzymes that process or degrade numerous pericellular substrates. Their targets include other proteinases, proteinase inhibitors, clotting factors, chemotactic molecules, latent growth factors, growth factor?binding proteins, cell surface receptors, cell-cell adhesion molecules, and virtually all structural extracellular matrix proteins. Thus MMPs are able to regulate many biologic processes and are closely regulated themselves. We review recent advances that help to explain how MMPs work, how they are controlled, and how they influence biologic behavior. These advances shed light on how the structure and function of the MMPs are related and on how their transcription, secretion, activation, inhibition, localization, and clearance are controlled. MMPs participate in numerous normal and abnormal processes, and there are new insights into the key substrates and mechanisms responsible for regulating some of these processes in vivo. Our knowledge in the field of MMP biology is rapidly expanding, yet we still do not fully understand how these enzymes regulate most processes of development, homeostasis, and disease.","author":[{"dropping-particle":"","family":"Sternlicht","given":"Mark D","non-dropping-particle":"","parse-names":false,"suffix":""},{"dropping-particle":"","family":"Werb","given":"Zena","non-dropping-particle":"","parse-names":false,"suffix":""}],"container-title":"Annual Review of Cell and Developmental Biology","id":"ITEM-1","issue":"1","issued":{"date-parts":[["2001","11","1"]]},"note":"doi: 10.1146/annurev.cellbio.17.1.463","page":"463-516","publisher":"Annual Reviews","title":"How Matrix Metalloproteinases Regulate Cell Behavior","type":"article-journal","volume":"17"},"uris":["http://www.mendeley.com/documents/?uuid=f0672d0f-94a5-4a43-ae8f-00a8f0ff0e97"]}],"mendeley":{"formattedCitation":"(70)","plainTextFormattedCitation":"(70)","previouslyFormattedCitation":"[70]"},"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0)</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Nevertheless, MMP gene activation in many </w:t>
      </w:r>
      <w:r w:rsidR="00EC274E" w:rsidRPr="00C86964">
        <w:rPr>
          <w:rFonts w:ascii="Times New Roman" w:hAnsi="Times New Roman" w:cs="Times New Roman"/>
          <w:sz w:val="24"/>
          <w:szCs w:val="24"/>
        </w:rPr>
        <w:t>tumors</w:t>
      </w:r>
      <w:r w:rsidRPr="00C86964">
        <w:rPr>
          <w:rFonts w:ascii="Times New Roman" w:hAnsi="Times New Roman" w:cs="Times New Roman"/>
          <w:sz w:val="24"/>
          <w:szCs w:val="24"/>
        </w:rPr>
        <w:t xml:space="preserve"> is often linked to TNF- (Tumor necrosis factor-) and IL-1 (Interleukin-1), while TGF- (Transforming growth factor-) or retinoids typically suppress MMP transcription</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author":[{"dropping-particle":"","family":"Schroen","given":"Daniel","non-dropping-particle":"","parse-names":false,"suffix":""},{"dropping-particle":"","family":"Brinckerhoff","given":"Constance E","non-dropping-particle":"","parse-names":false,"suffix":""}],"container-title":"Gene expression","id":"ITEM-1","issued":{"date-parts":[["1996"]]},"page":"197-207","title":"Nuclear hormone receptors inhibit matrix metalloproteinase (MMP) gene expression through diverse mechanisms.","type":"article-journal","volume":"6 4"},"uris":["http://www.mendeley.com/documents/?uuid=a62a9008-b0ce-4731-94a8-f789d6de1d78"]}],"mendeley":{"formattedCitation":"(71)","plainTextFormattedCitation":"(71)","previouslyFormattedCitation":"[71]"},"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1)</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There are a few exceptions to this rule, however, since in specific cell types, these factors may stimulate rather than repress certain family members like Mmp11 or Mmp13</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387/ijdb.041811af","author":[{"dropping-particle":"","family":"Folgueras","given":"Alicia","non-dropping-particle":"","parse-names":false,"suffix":""},{"dropping-particle":"","family":"Pendás","given":"Alberto","non-dropping-particle":"","parse-names":false,"suffix":""},{"dropping-particle":"","family":"Sánchez","given":"Luis","non-dropping-particle":"","parse-names":false,"suffix":""},{"dropping-particle":"","family":"López-Otín","given":"Carlos","non-dropping-particle":"","parse-names":false,"suffix":""}],"container-title":"The International journal of developmental biology","id":"ITEM-1","issued":{"date-parts":[["2004","2","1"]]},"page":"411-424","title":"Matrix metalloproteinases in cancer: From new functions to improved inhibition","type":"article-journal","volume":"48"},"uris":["http://www.mendeley.com/documents/?uuid=73c7155e-d8b5-4fc5-aa95-42ffbec659b5"]}],"mendeley":{"formattedCitation":"(72)","plainTextFormattedCitation":"(72)","previouslyFormattedCitation":"[72]"},"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2)</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Moreover, attempts have been made to compare the signal transduction routes used to induce various MMPs. Matrix metalloprotease inhibitors (MMPI) may halt tumor development and metastasis and limit the breakdown of extracellular matrix in the regions of proteolysis. Many studies showing how TIMPs may reduce tumor development in transgenic mice models originally supported the idea that they might be used to suppress MMP activity in cancer</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93/jnci/89.17.1260","ISSN":"0027-8874","abstract":"Metastatic spread of cancer continues to be the greatest barrier to cancer cure. Understanding the molecular mechanisms of metastasis is crucial for the design and effective use of novel therapeutic strategies to combat metastases. One class of molecules that has been repeatedly implicated in metastasis is the matrix metalloproteinases (MMPs). In this review, we re-examine the evidence that MMPs are associated with metastasis and that they make a functional contribution to the process. Initially, it was believed that the major role of MMPs in metastasis was to facilitate the breakdown of physical barriers to metastasis, thus promoting invasion and entry into and out of blood or lymphatic vessels (intravasation, extravasation). However, recent evidence suggests that MMPs may have a more complex role in metastasis and that they may make important contributions at other steps in the metastatic process. Studies using intravital videomicroscopy, as well as experiments in which levels of MMPs or their inhibitors (tissue inhibitors of metalloproteinases [TIMPs]) are manipulated genetically or pharmacologically, suggest that MMPs are key regulators of growth of tumors, at both primary and metastatic sites. On the basis of this evidence, a new view of the functional role of MMPs in metastasis is presented, which suggests that MMPs are important in creating and maintaining an environment that supports the initiation and maintenance of growth of primary and metastatic tumors. Further clarification of the mechanisms by which MMPs regulate growth of primary and metastatic tumors will be important in the development of novel therapeutic strategies against metastases.","author":[{"dropping-particle":"","family":"Chambers","given":"Ann F","non-dropping-particle":"","parse-names":false,"suffix":""},{"dropping-particle":"","family":"Matrisian","given":"Lynn M","non-dropping-particle":"","parse-names":false,"suffix":""}],"container-title":"JNCI: Journal of the National Cancer Institute","id":"ITEM-1","issue":"17","issued":{"date-parts":[["1997","9","3"]]},"page":"1260-1270","title":"Changing Views of the Role of Matrix Metalloproteinases in Metastasis","type":"article-journal","volume":"89"},"uris":["http://www.mendeley.com/documents/?uuid=ac70d813-aece-42d0-bf8a-defb08b38bf5"]}],"mendeley":{"formattedCitation":"(73)","plainTextFormattedCitation":"(73)","previouslyFormattedCitation":"[73]"},"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3)</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echnical challenges exist when employing TIMPs in cancer treatment, as they do with other macromolecules, which </w:t>
      </w:r>
      <w:r w:rsidR="0057758E" w:rsidRPr="00C86964">
        <w:rPr>
          <w:rFonts w:ascii="Times New Roman" w:hAnsi="Times New Roman" w:cs="Times New Roman"/>
          <w:sz w:val="24"/>
          <w:szCs w:val="24"/>
        </w:rPr>
        <w:t>emphasizes</w:t>
      </w:r>
      <w:r w:rsidRPr="00C86964">
        <w:rPr>
          <w:rFonts w:ascii="Times New Roman" w:hAnsi="Times New Roman" w:cs="Times New Roman"/>
          <w:sz w:val="24"/>
          <w:szCs w:val="24"/>
        </w:rPr>
        <w:t xml:space="preserve"> the necessity for creating synthetic MMPIs that specifically target certain MMPs</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https://doi.org/10.1016/j.bbamcr.2017.06.009","ISSN":"0167-4889","abstract":"Enzymatic proteolysis of cell surface proteins and extracellular matrix (ECM) is critical for tissue homeostasis and cell signaling. These proteolytic activities are mediated predominantly by a family of proteases termed matrix metalloproteinases (MMPs). The growing evidence in recent years that ECM and non-ECM bioactive molecules (e.g., growth factors, cytokines, chemokines, on top of matrikines and matricryptins) have versatile functions redefines our view on the roles matrix remodeling enzymes play in many physiological and pathological processes, and underscores the notion that ECM proteolytic reaction mechanisms represent master switches in the regulation of critical biological processes and govern cell behavior. Accordingly, MMPs are not only responsible for direct degradation of ECM molecules but are also key modulators of cardinal bioactive factors. Many attempts were made to manipulate ECM degradation by targeting MMPs using small peptidic and organic inhibitors. However, due to the high structural homology shared by these enzymes, the majority of the developed compounds are broad-spectrum inhibitors affecting the proteolytic activity of various MMPs and other zinc-related proteases. These inhibitors, in many cases, failed as therapeutic agents, mainly due to the bilateral role of MMPs in pathological conditions such as cancer, in which MMPs have both pro- and anti-tumorigenic effects. Despite the important role of MMPs in many human diseases, none of the broad-range synthetic MMP inhibitors that were designed have successfully passed clinical trials. It appears that, designing highly selective MMP inhibitors that are also effective in vivo, is not trivial. The challenges related to designing selective and effective metalloprotease inhibitors, are associated in part with the aforesaid high structural homology and the dynamic nature of their protein scaffolds. Great progress was achieved in the last decade in understanding the biochemistry and biology of MMPs activity. This knowledge, combined with lessons from the past has drawn new “boundaries” for the development of the next-generation MMP inhibitors. These novel agents are currently designed to be highly specific, capable to discriminate between the homologous MMPs and ideally administered as a short-term topical treatment. In this review we discuss the latest progress in the fields of MMP inhibitors in terms of structure, function and their specific activity. The development of novel highly…","author":[{"dropping-particle":"","family":"Levin","given":"Maxim","non-dropping-particle":"","parse-names":false,"suffix":""},{"dropping-particle":"","family":"Udi","given":"Yael","non-dropping-particle":"","parse-names":false,"suffix":""},{"dropping-particle":"","family":"Solomonov","given":"Inna","non-dropping-particle":"","parse-names":false,"suffix":""},{"dropping-particle":"","family":"Sagi","given":"Irit","non-dropping-particle":"","parse-names":false,"suffix":""}],"container-title":"Biochimica et Biophysica Acta (BBA) - Molecular Cell Research","id":"ITEM-1","issue":"11, Part A","issued":{"date-parts":[["2017"]]},"page":"1927-1939","title":"Next generation matrix metalloproteinase inhibitors — Novel strategies bring new prospects","type":"article-journal","volume":"1864"},"uris":["http://www.mendeley.com/documents/?uuid=70997bf4-b9b2-472f-88bc-0bbe22ceebe4"]}],"mendeley":{"formattedCitation":"(74)","plainTextFormattedCitation":"(74)","previouslyFormattedCitation":"[74]"},"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4)</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Pseudopeptides that mimicked the cleavage sites of MMP substrates made up the first batch of synthetic inhibitors.</w:t>
      </w:r>
    </w:p>
    <w:p w14:paraId="30194D35" w14:textId="37C19A0C" w:rsidR="00BA4C7D" w:rsidRPr="00C86964" w:rsidRDefault="00BA4C7D" w:rsidP="00BA4C7D">
      <w:pPr>
        <w:jc w:val="both"/>
        <w:rPr>
          <w:rFonts w:ascii="Times New Roman" w:hAnsi="Times New Roman" w:cs="Times New Roman"/>
          <w:sz w:val="24"/>
          <w:szCs w:val="24"/>
        </w:rPr>
      </w:pPr>
      <w:r w:rsidRPr="00C86964">
        <w:rPr>
          <w:rFonts w:ascii="Times New Roman" w:hAnsi="Times New Roman" w:cs="Times New Roman"/>
          <w:sz w:val="24"/>
          <w:szCs w:val="24"/>
        </w:rPr>
        <w:t xml:space="preserve">As a result, the first MMPI to be studied in humans was the broad-spectrum hydroxamate-based inhibitor </w:t>
      </w:r>
      <w:proofErr w:type="spellStart"/>
      <w:r w:rsidRPr="00C86964">
        <w:rPr>
          <w:rFonts w:ascii="Times New Roman" w:hAnsi="Times New Roman" w:cs="Times New Roman"/>
          <w:sz w:val="24"/>
          <w:szCs w:val="24"/>
        </w:rPr>
        <w:t>Batimastat</w:t>
      </w:r>
      <w:proofErr w:type="spellEnd"/>
      <w:r w:rsidRPr="00C86964">
        <w:rPr>
          <w:rFonts w:ascii="Times New Roman" w:hAnsi="Times New Roman" w:cs="Times New Roman"/>
          <w:sz w:val="24"/>
          <w:szCs w:val="24"/>
        </w:rPr>
        <w:t xml:space="preserve"> (BB-94). </w:t>
      </w:r>
      <w:proofErr w:type="spellStart"/>
      <w:r w:rsidRPr="00C86964">
        <w:rPr>
          <w:rFonts w:ascii="Times New Roman" w:hAnsi="Times New Roman" w:cs="Times New Roman"/>
          <w:sz w:val="24"/>
          <w:szCs w:val="24"/>
        </w:rPr>
        <w:t>Batimastat</w:t>
      </w:r>
      <w:proofErr w:type="spellEnd"/>
      <w:r w:rsidRPr="00C86964">
        <w:rPr>
          <w:rFonts w:ascii="Times New Roman" w:hAnsi="Times New Roman" w:cs="Times New Roman"/>
          <w:sz w:val="24"/>
          <w:szCs w:val="24"/>
        </w:rPr>
        <w:t xml:space="preserve"> was replaced by </w:t>
      </w:r>
      <w:proofErr w:type="spellStart"/>
      <w:r w:rsidRPr="00C86964">
        <w:rPr>
          <w:rFonts w:ascii="Times New Roman" w:hAnsi="Times New Roman" w:cs="Times New Roman"/>
          <w:sz w:val="24"/>
          <w:szCs w:val="24"/>
        </w:rPr>
        <w:t>Marimastat</w:t>
      </w:r>
      <w:proofErr w:type="spellEnd"/>
      <w:r w:rsidRPr="00C86964">
        <w:rPr>
          <w:rFonts w:ascii="Times New Roman" w:hAnsi="Times New Roman" w:cs="Times New Roman"/>
          <w:sz w:val="24"/>
          <w:szCs w:val="24"/>
        </w:rPr>
        <w:t xml:space="preserve"> (BB-2516), another </w:t>
      </w:r>
      <w:proofErr w:type="spellStart"/>
      <w:r w:rsidRPr="00C86964">
        <w:rPr>
          <w:rFonts w:ascii="Times New Roman" w:hAnsi="Times New Roman" w:cs="Times New Roman"/>
          <w:sz w:val="24"/>
          <w:szCs w:val="24"/>
        </w:rPr>
        <w:t>peptido</w:t>
      </w:r>
      <w:proofErr w:type="spellEnd"/>
      <w:r w:rsidRPr="00C86964">
        <w:rPr>
          <w:rFonts w:ascii="Times New Roman" w:hAnsi="Times New Roman" w:cs="Times New Roman"/>
          <w:sz w:val="24"/>
          <w:szCs w:val="24"/>
        </w:rPr>
        <w:t xml:space="preserve">-mimetic MMPI that is accessible orally, after clinical studies with the drug delivered intraperitoneally failed to demonstrate any appreciable effects. Several MMPs, including MMP-1, -2, -3, -7, -9, -12, and -13, are inhibited by </w:t>
      </w:r>
      <w:proofErr w:type="spellStart"/>
      <w:r w:rsidRPr="00C86964">
        <w:rPr>
          <w:rFonts w:ascii="Times New Roman" w:hAnsi="Times New Roman" w:cs="Times New Roman"/>
          <w:sz w:val="24"/>
          <w:szCs w:val="24"/>
        </w:rPr>
        <w:t>marimastat</w:t>
      </w:r>
      <w:proofErr w:type="spellEnd"/>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biom10050717","ISBN":"2218-273X","abstract":"Matrix metalloproteinases are enzymes that degrade the extracellular matrix. They have different substrates but similar structural organization. Matrix metalloproteinases are involved in many physiological and pathological processes and there is a need to develop inhibitors for these enzymes in order to modulate the degradation of the extracellular matrix (ECM). There exist two classes of inhibitors: endogenous and synthetics. The development of synthetic inhibitors remains a great challenge due to the low selectivity and specificity, side effects in clinical trials, and instability. An extensive review of currently reported synthetic inhibitors and description of their properties is presented.","author":[{"dropping-particle":"","family":"Laronha","given":"Helena","non-dropping-particle":"","parse-names":false,"suffix":""},{"dropping-particle":"","family":"Carpinteiro","given":"Inês","non-dropping-particle":"","parse-names":false,"suffix":""},{"dropping-particle":"","family":"Portugal","given":"Jaime","non-dropping-particle":"","parse-names":false,"suffix":""},{"dropping-particle":"","family":"Azul","given":"Ana","non-dropping-particle":"","parse-names":false,"suffix":""},{"dropping-particle":"","family":"Polido","given":"Mário","non-dropping-particle":"","parse-names":false,"suffix":""},{"dropping-particle":"","family":"Petrova","given":"Krasimira T","non-dropping-particle":"","parse-names":false,"suffix":""},{"dropping-particle":"","family":"Salema-Oom","given":"Madalena","non-dropping-particle":"","parse-names":false,"suffix":""},{"dropping-particle":"","family":"Caldeira","given":"Jorge","non-dropping-particle":"","parse-names":false,"suffix":""}],"container-title":"Biomolecules","id":"ITEM-1","issue":"5","issued":{"date-parts":[["2020"]]},"title":"Challenges in Matrix Metalloproteinases Inhibition","type":"article","volume":"10"},"uris":["http://www.mendeley.com/documents/?uuid=eb446b4e-4b22-4b81-ad5e-a7289bf91d34"]}],"mendeley":{"formattedCitation":"(75)","plainTextFormattedCitation":"(75)","previouslyFormattedCitation":"[75]"},"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5)</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The musculoskeletal discomfort seen in patients after a continuous therapy with </w:t>
      </w:r>
      <w:proofErr w:type="spellStart"/>
      <w:r w:rsidRPr="00C86964">
        <w:rPr>
          <w:rFonts w:ascii="Times New Roman" w:hAnsi="Times New Roman" w:cs="Times New Roman"/>
          <w:sz w:val="24"/>
          <w:szCs w:val="24"/>
        </w:rPr>
        <w:t>Marimastat</w:t>
      </w:r>
      <w:proofErr w:type="spellEnd"/>
      <w:r w:rsidRPr="00C86964">
        <w:rPr>
          <w:rFonts w:ascii="Times New Roman" w:hAnsi="Times New Roman" w:cs="Times New Roman"/>
          <w:sz w:val="24"/>
          <w:szCs w:val="24"/>
        </w:rPr>
        <w:t xml:space="preserve"> may be explained by the variety of different enzymes that this MMPI can target. Despite this drawback, </w:t>
      </w:r>
      <w:proofErr w:type="spellStart"/>
      <w:r w:rsidRPr="00C86964">
        <w:rPr>
          <w:rFonts w:ascii="Times New Roman" w:hAnsi="Times New Roman" w:cs="Times New Roman"/>
          <w:sz w:val="24"/>
          <w:szCs w:val="24"/>
        </w:rPr>
        <w:t>Marimastat</w:t>
      </w:r>
      <w:proofErr w:type="spellEnd"/>
      <w:r w:rsidRPr="00C86964">
        <w:rPr>
          <w:rFonts w:ascii="Times New Roman" w:hAnsi="Times New Roman" w:cs="Times New Roman"/>
          <w:sz w:val="24"/>
          <w:szCs w:val="24"/>
        </w:rPr>
        <w:t xml:space="preserve"> is just as successful in treating patients with pancreatic cancer as standard therapy (gemcitabine)</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3390/molecules24162982","ISBN":"1420-3049","abstract":"Matrix metalloproteinases (MMPs) are a family of zinc- and calcium-dependent endopeptidases which are secreted or anchored in the cell membrane and are capable of degrading the multiple components of the extracellular matrix (ECM). MMPs are frequently overexpressed or highly activated in numerous human diseases. Owing to the important role of MMPs in human diseases, many MMP inhibitors (MMPIs) have been developed as novel therapeutics, and some of them have entered clinical trials. However, so far, only one MMPI (doxycycline) has been approved by the FDA. Therefore, the evaluation of the activity of a specific subset of MMPs in human diseases using clinically relevant imaging techniques would be a powerful tool for the early diagnosis and assessment of the efficacy of therapy. In recent years, numerous MMPIs labeled imaging agents have emerged. This article begins by providing an overview of the MMP subfamily and its structure and function. The latest advances in the design of subtype selective MMPIs and their biological evaluation are then summarized. Subsequently, the potential use of MMPI-labeled diagnostic agents in clinical imaging techniques are discussed, including positron emission tomography (PET), single-photon emission computed tomography (SPECT) and optical imaging (OI). Finally, this article concludes with future perspectives and clinical utility.","author":[{"dropping-particle":"","family":"Rangasamy","given":"Loganathan","non-dropping-particle":"","parse-names":false,"suffix":""},{"dropping-particle":"","family":"Geronimo","given":"Bruno","non-dropping-particle":"Di","parse-names":false,"suffix":""},{"dropping-particle":"","family":"Ortín","given":"Irene","non-dropping-particle":"","parse-names":false,"suffix":""},{"dropping-particle":"","family":"Coderch","given":"Claire","non-dropping-particle":"","parse-names":false,"suffix":""},{"dropping-particle":"","family":"Zapico","given":"José M","non-dropping-particle":"","parse-names":false,"suffix":""},{"dropping-particle":"","family":"Ramos","given":"Ana","non-dropping-particle":"","parse-names":false,"suffix":""},{"dropping-particle":"","family":"Pascual-Teresa","given":"Beatriz","non-dropping-particle":"de","parse-names":false,"suffix":""}],"container-title":"Molecules","id":"ITEM-1","issue":"16","issued":{"date-parts":[["2019"]]},"title":"Molecular Imaging Probes Based on Matrix Metalloproteinase Inhibitors (MMPIs)","type":"article","volume":"24"},"uris":["http://www.mendeley.com/documents/?uuid=6e7396b1-32d7-4d59-96a1-c9ea97f0ebb4"]}],"mendeley":{"formattedCitation":"(76)","plainTextFormattedCitation":"(76)","previouslyFormattedCitation":"[76]"},"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6)</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xml:space="preserve">. Moreover, this inhibitor and temozolomide together increased survival in glioblastoma multiforme patients. Last but not least, </w:t>
      </w:r>
      <w:proofErr w:type="spellStart"/>
      <w:r w:rsidRPr="00C86964">
        <w:rPr>
          <w:rFonts w:ascii="Times New Roman" w:hAnsi="Times New Roman" w:cs="Times New Roman"/>
          <w:sz w:val="24"/>
          <w:szCs w:val="24"/>
        </w:rPr>
        <w:t>Marimastat</w:t>
      </w:r>
      <w:proofErr w:type="spellEnd"/>
      <w:r w:rsidRPr="00C86964">
        <w:rPr>
          <w:rFonts w:ascii="Times New Roman" w:hAnsi="Times New Roman" w:cs="Times New Roman"/>
          <w:sz w:val="24"/>
          <w:szCs w:val="24"/>
        </w:rPr>
        <w:t xml:space="preserve"> improved survival and delayed the onset of illness in individuals with advanced gastric cancer. New non-peptidomimetic MMPI series have recently been created, and they are based on the 3D structure of MMP zinc-binding sites and have enhanced selectivity and oral bioavailability</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38/sj.bjc.6603043","ISSN":"1532-1827","abstract":"The failure of matrix metalloproteinase (MMP) inhibitor drug clinical trials in cancer was partly due to the inadvertent inhibition of MMP antitargets that counterbalanced the benefits of MMP target inhibition. We explore how MMP inhibitor drugs might be developed to achieve potent selectivity for validated MMP targets yet therapeutically spare MMP antitargets that are critical in host protection.","author":[{"dropping-particle":"","family":"Overall","given":"C M","non-dropping-particle":"","parse-names":false,"suffix":""},{"dropping-particle":"","family":"Kleifeld","given":"O","non-dropping-particle":"","parse-names":false,"suffix":""}],"container-title":"British Journal of Cancer","id":"ITEM-1","issue":"7","issued":{"date-parts":[["2006"]]},"page":"941-946","title":"Towards third generation matrix metalloproteinase inhibitors for cancer therapy","type":"article-journal","volume":"94"},"uris":["http://www.mendeley.com/documents/?uuid=e81465a1-b6d6-42df-84fe-fb9bb60aeab4"]}],"mendeley":{"formattedCitation":"(77)","plainTextFormattedCitation":"(77)","previouslyFormattedCitation":"[77]"},"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7)</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p>
    <w:p w14:paraId="55B3C9DD" w14:textId="3E186331" w:rsidR="00BA4C7D" w:rsidRPr="00C86964" w:rsidRDefault="00BA4C7D" w:rsidP="00BA4C7D">
      <w:pPr>
        <w:jc w:val="both"/>
        <w:rPr>
          <w:rFonts w:ascii="Times New Roman" w:hAnsi="Times New Roman" w:cs="Times New Roman"/>
          <w:sz w:val="24"/>
          <w:szCs w:val="24"/>
        </w:rPr>
      </w:pPr>
      <w:r w:rsidRPr="00C86964">
        <w:rPr>
          <w:rFonts w:ascii="Times New Roman" w:hAnsi="Times New Roman" w:cs="Times New Roman"/>
          <w:sz w:val="24"/>
          <w:szCs w:val="24"/>
        </w:rPr>
        <w:t>Because to its absence of musculoskeletal side effects, BMS-275291 stands out among the group since it has been studied for advanced lung cancer, prostate cancer, and Kaposi's sarcoma linked to AIDS</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056/NEJMra1615896","ISSN":"0028-4793","author":[{"dropping-particle":"","family":"Yarchoan","given":"Robert","non-dropping-particle":"","parse-names":false,"suffix":""},{"dropping-particle":"","family":"Uldrick","given":"Thomas S","non-dropping-particle":"","parse-names":false,"suffix":""}],"container-title":"New England Journal of Medicine","id":"ITEM-1","issue":"11","issued":{"date-parts":[["2018","3","14"]]},"note":"doi: 10.1056/NEJMra1615896","page":"1029-1041","publisher":"Massachusetts Medical Society","title":"HIV-Associated Cancers and Related Diseases","type":"article-journal","volume":"378"},"uris":["http://www.mendeley.com/documents/?uuid=922e25d2-a902-48c3-8d39-c3476933c4c1"]}],"mendeley":{"formattedCitation":"(78)","plainTextFormattedCitation":"(78)","previouslyFormattedCitation":"[78]"},"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8)</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 Clinical studies are also being conducted on non-</w:t>
      </w:r>
      <w:proofErr w:type="spellStart"/>
      <w:r w:rsidRPr="00C86964">
        <w:rPr>
          <w:rFonts w:ascii="Times New Roman" w:hAnsi="Times New Roman" w:cs="Times New Roman"/>
          <w:sz w:val="24"/>
          <w:szCs w:val="24"/>
        </w:rPr>
        <w:t>peptidic</w:t>
      </w:r>
      <w:proofErr w:type="spellEnd"/>
      <w:r w:rsidRPr="00C86964">
        <w:rPr>
          <w:rFonts w:ascii="Times New Roman" w:hAnsi="Times New Roman" w:cs="Times New Roman"/>
          <w:sz w:val="24"/>
          <w:szCs w:val="24"/>
        </w:rPr>
        <w:t xml:space="preserve"> compounds, such as bisphosphonates and tetracycline derivatives, that have inhibitory effects on MMPs. Notwithstanding some early issues with MMPIs, </w:t>
      </w:r>
      <w:proofErr w:type="spellStart"/>
      <w:r w:rsidRPr="00C86964">
        <w:rPr>
          <w:rFonts w:ascii="Times New Roman" w:hAnsi="Times New Roman" w:cs="Times New Roman"/>
          <w:sz w:val="24"/>
          <w:szCs w:val="24"/>
        </w:rPr>
        <w:t>Marimastat's</w:t>
      </w:r>
      <w:proofErr w:type="spellEnd"/>
      <w:r w:rsidRPr="00C86964">
        <w:rPr>
          <w:rFonts w:ascii="Times New Roman" w:hAnsi="Times New Roman" w:cs="Times New Roman"/>
          <w:sz w:val="24"/>
          <w:szCs w:val="24"/>
        </w:rPr>
        <w:t xml:space="preserve"> encouraging findings on matrix metalloproteases in cancer serve as a proof-of-concept for the therapeutic potential of these drugs in the treatment of cancer</w:t>
      </w:r>
      <w:r w:rsidR="00494270" w:rsidRPr="00C86964">
        <w:rPr>
          <w:rFonts w:ascii="Times New Roman" w:hAnsi="Times New Roman" w:cs="Times New Roman"/>
          <w:sz w:val="24"/>
          <w:szCs w:val="24"/>
        </w:rPr>
        <w:t xml:space="preserve"> </w:t>
      </w:r>
      <w:r w:rsidR="00494270" w:rsidRPr="00C86964">
        <w:rPr>
          <w:rFonts w:ascii="Times New Roman" w:hAnsi="Times New Roman" w:cs="Times New Roman"/>
          <w:sz w:val="24"/>
          <w:szCs w:val="24"/>
        </w:rPr>
        <w:fldChar w:fldCharType="begin" w:fldLock="1"/>
      </w:r>
      <w:r w:rsidR="005B2888">
        <w:rPr>
          <w:rFonts w:ascii="Times New Roman" w:hAnsi="Times New Roman" w:cs="Times New Roman"/>
          <w:sz w:val="24"/>
          <w:szCs w:val="24"/>
        </w:rPr>
        <w:instrText>ADDIN CSL_CITATION {"citationItems":[{"id":"ITEM-1","itemData":{"DOI":"10.1634/theoncologist.6-5-415","author":[{"dropping-particle":"","family":"Hoekstra","given":"Ronald","non-dropping-particle":"","parse-names":false,"suffix":""}],"container-title":"The Oncologist","id":"ITEM-1","issued":{"date-parts":[["2001","10","1"]]},"page":"415-427","title":"Matrix Metalloproteinase Inhibitors: Current Developments and Future Perspectives","type":"article-journal","volume":"6"},"uris":["http://www.mendeley.com/documents/?uuid=e8abafee-e356-4f43-979e-9f0d70ab430a"]}],"mendeley":{"formattedCitation":"(79)","plainTextFormattedCitation":"(79)","previouslyFormattedCitation":"[79]"},"properties":{"noteIndex":0},"schema":"https://github.com/citation-style-language/schema/raw/master/csl-citation.json"}</w:instrText>
      </w:r>
      <w:r w:rsidR="00494270"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79)</w:t>
      </w:r>
      <w:r w:rsidR="00494270" w:rsidRPr="00C86964">
        <w:rPr>
          <w:rFonts w:ascii="Times New Roman" w:hAnsi="Times New Roman" w:cs="Times New Roman"/>
          <w:sz w:val="24"/>
          <w:szCs w:val="24"/>
        </w:rPr>
        <w:fldChar w:fldCharType="end"/>
      </w:r>
      <w:r w:rsidRPr="00C86964">
        <w:rPr>
          <w:rFonts w:ascii="Times New Roman" w:hAnsi="Times New Roman" w:cs="Times New Roman"/>
          <w:sz w:val="24"/>
          <w:szCs w:val="24"/>
        </w:rPr>
        <w:t>.</w:t>
      </w:r>
    </w:p>
    <w:p w14:paraId="6D53F46E" w14:textId="77777777" w:rsidR="00173DB4" w:rsidRPr="00C86964" w:rsidRDefault="00173DB4" w:rsidP="00BA4C7D">
      <w:pPr>
        <w:jc w:val="both"/>
        <w:rPr>
          <w:rFonts w:ascii="Times New Roman" w:hAnsi="Times New Roman" w:cs="Times New Roman"/>
          <w:b/>
          <w:sz w:val="24"/>
          <w:szCs w:val="24"/>
        </w:rPr>
      </w:pPr>
      <w:r w:rsidRPr="00C86964">
        <w:rPr>
          <w:rFonts w:ascii="Times New Roman" w:hAnsi="Times New Roman" w:cs="Times New Roman"/>
          <w:b/>
          <w:sz w:val="24"/>
          <w:szCs w:val="24"/>
        </w:rPr>
        <w:lastRenderedPageBreak/>
        <w:t xml:space="preserve">CONCLUSION </w:t>
      </w:r>
    </w:p>
    <w:p w14:paraId="48D5154C" w14:textId="3BFD9C6A" w:rsidR="00173DB4" w:rsidRPr="00C86964" w:rsidRDefault="00BA4C7D" w:rsidP="00BA4C7D">
      <w:pPr>
        <w:jc w:val="both"/>
        <w:rPr>
          <w:rFonts w:ascii="Times New Roman" w:hAnsi="Times New Roman" w:cs="Times New Roman"/>
          <w:sz w:val="24"/>
          <w:szCs w:val="24"/>
        </w:rPr>
      </w:pPr>
      <w:r w:rsidRPr="00C86964">
        <w:rPr>
          <w:rFonts w:ascii="Times New Roman" w:hAnsi="Times New Roman" w:cs="Times New Roman"/>
          <w:sz w:val="24"/>
          <w:szCs w:val="24"/>
        </w:rPr>
        <w:t>Now, we are aware that the evolution of tumors is linked to changed location, increased expression, and activity of numerous proteases from all five classes. Even the release of certain particular proteases by tumor cells makes prognosis very challenging. As a tumor grows, invades, and metastasizes, cysteine proteases like cathepsin B contribute to the destruction and remodeling of connective tissue and basement membrane. The enhanced production of cathepsin B in tumor cells that are close to the extracellular matrix and the redistribution of cathepsin B inside tumor cells show that proteases may be transported to sites of tumor cell invasion. Aspartate protease cathepsin D also contributes to the development of cancer. The MMP family members, however, stand out among all of these proteolytic processes because they may cleave almost any part of the basement membrane and ECM, enabling cancer cells to invade and infiltrate the stromal cells nearby. As a result, the role of proteases in cancer proposes the use of protease inhibitors (PIs), which may lessen the ability of tumor cells to invade and spread. Protease inhibitors may have a direct impact on tumor invasion by preventing the breakdown of the extracellular matrix or an indirect impact by preventing the initiation of a proteolytic cascade. Tumor cells represent just one component of the tumor environment. In order to create target-specific PI medicines for therapeutic application, a thorough understanding of proteases and their PIs is thus urgently required. For certain types of cancer, specific protease inhibitors may be useful in conjunction with standard anticancer agents.</w:t>
      </w:r>
    </w:p>
    <w:p w14:paraId="40D2144C" w14:textId="77777777" w:rsidR="00EC186A" w:rsidRDefault="00EC186A" w:rsidP="002D3285">
      <w:pPr>
        <w:tabs>
          <w:tab w:val="left" w:pos="4104"/>
        </w:tabs>
        <w:jc w:val="both"/>
        <w:rPr>
          <w:rFonts w:ascii="Times New Roman" w:hAnsi="Times New Roman" w:cs="Times New Roman"/>
          <w:sz w:val="24"/>
          <w:szCs w:val="24"/>
        </w:rPr>
      </w:pPr>
    </w:p>
    <w:p w14:paraId="319EEFD5" w14:textId="2D9178BF" w:rsidR="003B5946" w:rsidRPr="005332F6" w:rsidRDefault="003B5946" w:rsidP="002D3285">
      <w:pPr>
        <w:tabs>
          <w:tab w:val="left" w:pos="4104"/>
        </w:tabs>
        <w:jc w:val="both"/>
        <w:rPr>
          <w:rFonts w:ascii="Times New Roman" w:hAnsi="Times New Roman" w:cs="Times New Roman"/>
          <w:b/>
          <w:sz w:val="24"/>
          <w:szCs w:val="24"/>
        </w:rPr>
      </w:pPr>
      <w:r w:rsidRPr="005332F6">
        <w:rPr>
          <w:rFonts w:ascii="Times New Roman" w:hAnsi="Times New Roman" w:cs="Times New Roman"/>
          <w:b/>
          <w:sz w:val="24"/>
          <w:szCs w:val="24"/>
        </w:rPr>
        <w:t>REFERENCES</w:t>
      </w:r>
      <w:r w:rsidR="002D3285" w:rsidRPr="005332F6">
        <w:rPr>
          <w:rFonts w:ascii="Times New Roman" w:hAnsi="Times New Roman" w:cs="Times New Roman"/>
          <w:b/>
          <w:sz w:val="24"/>
          <w:szCs w:val="24"/>
        </w:rPr>
        <w:tab/>
      </w:r>
    </w:p>
    <w:p w14:paraId="7C9F2E50" w14:textId="78A33BCA" w:rsidR="005B2888" w:rsidRPr="005B2888" w:rsidRDefault="002E5A33"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C86964">
        <w:rPr>
          <w:rFonts w:ascii="Times New Roman" w:hAnsi="Times New Roman" w:cs="Times New Roman"/>
          <w:sz w:val="24"/>
          <w:szCs w:val="24"/>
        </w:rPr>
        <w:fldChar w:fldCharType="begin" w:fldLock="1"/>
      </w:r>
      <w:r w:rsidRPr="00C86964">
        <w:rPr>
          <w:rFonts w:ascii="Times New Roman" w:hAnsi="Times New Roman" w:cs="Times New Roman"/>
          <w:sz w:val="24"/>
          <w:szCs w:val="24"/>
        </w:rPr>
        <w:instrText xml:space="preserve">ADDIN Mendeley Bibliography CSL_BIBLIOGRAPHY </w:instrText>
      </w:r>
      <w:r w:rsidRPr="00C86964">
        <w:rPr>
          <w:rFonts w:ascii="Times New Roman" w:hAnsi="Times New Roman" w:cs="Times New Roman"/>
          <w:sz w:val="24"/>
          <w:szCs w:val="24"/>
        </w:rPr>
        <w:fldChar w:fldCharType="separate"/>
      </w:r>
      <w:r w:rsidR="005B2888" w:rsidRPr="005B2888">
        <w:rPr>
          <w:rFonts w:ascii="Times New Roman" w:hAnsi="Times New Roman" w:cs="Times New Roman"/>
          <w:noProof/>
          <w:sz w:val="24"/>
          <w:szCs w:val="24"/>
        </w:rPr>
        <w:t xml:space="preserve">1. </w:t>
      </w:r>
      <w:r w:rsidR="005B2888" w:rsidRPr="005B2888">
        <w:rPr>
          <w:rFonts w:ascii="Times New Roman" w:hAnsi="Times New Roman" w:cs="Times New Roman"/>
          <w:noProof/>
          <w:sz w:val="24"/>
          <w:szCs w:val="24"/>
        </w:rPr>
        <w:tab/>
        <w:t>Zhang J, Qiao W, Luo Y. Mitochondrial quality control proteases and their modulation for cancer therapy. Med Res Rev [Internet]. 2023;43:399–436. doi: https://doi.org/10.1002/med.21929.</w:t>
      </w:r>
    </w:p>
    <w:p w14:paraId="01C0BFC8"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 </w:t>
      </w:r>
      <w:r w:rsidRPr="005B2888">
        <w:rPr>
          <w:rFonts w:ascii="Times New Roman" w:hAnsi="Times New Roman" w:cs="Times New Roman"/>
          <w:noProof/>
          <w:sz w:val="24"/>
          <w:szCs w:val="24"/>
        </w:rPr>
        <w:tab/>
        <w:t>Koblinski JE, Ahram M, Sloane BF. Unraveling the role of proteases in cancer. Clin Chim Acta [Internet]. 2000;291:113–135. doi: https://doi.org/10.1016/S0009-8981(99)00224-7.</w:t>
      </w:r>
    </w:p>
    <w:p w14:paraId="5A8A13ED"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 </w:t>
      </w:r>
      <w:r w:rsidRPr="005B2888">
        <w:rPr>
          <w:rFonts w:ascii="Times New Roman" w:hAnsi="Times New Roman" w:cs="Times New Roman"/>
          <w:noProof/>
          <w:sz w:val="24"/>
          <w:szCs w:val="24"/>
        </w:rPr>
        <w:tab/>
        <w:t>Duffy MJ, McGowan PM, Gallagher WM. Cancer invasion and metastasis: changing views. J Pathol [Internet]. 2008;214:283–293. doi: https://doi.org/10.1002/path.2282.</w:t>
      </w:r>
    </w:p>
    <w:p w14:paraId="7E2B54B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 </w:t>
      </w:r>
      <w:r w:rsidRPr="005B2888">
        <w:rPr>
          <w:rFonts w:ascii="Times New Roman" w:hAnsi="Times New Roman" w:cs="Times New Roman"/>
          <w:noProof/>
          <w:sz w:val="24"/>
          <w:szCs w:val="24"/>
        </w:rPr>
        <w:tab/>
        <w:t>Duffy MJ. Proteases as prognostic markers in cancer. Clin Cancer Res. 1996;2:613–618.</w:t>
      </w:r>
    </w:p>
    <w:p w14:paraId="5F5F1893"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 </w:t>
      </w:r>
      <w:r w:rsidRPr="005B2888">
        <w:rPr>
          <w:rFonts w:ascii="Times New Roman" w:hAnsi="Times New Roman" w:cs="Times New Roman"/>
          <w:noProof/>
          <w:sz w:val="24"/>
          <w:szCs w:val="24"/>
        </w:rPr>
        <w:tab/>
        <w:t>Mutharasu G, Murugesan A, Konda Mani S, Yli-Harja O, Kandhavelu M. Transcriptomic analysis of glioblastoma multiforme providing new insights into GPR17 signaling communication. J Biomol Struct Dyn [Internet]. 2022;40:2586–2599. doi: 10.1080/07391102.2020.1841029.</w:t>
      </w:r>
    </w:p>
    <w:p w14:paraId="5E3E9C8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 </w:t>
      </w:r>
      <w:r w:rsidRPr="005B2888">
        <w:rPr>
          <w:rFonts w:ascii="Times New Roman" w:hAnsi="Times New Roman" w:cs="Times New Roman"/>
          <w:noProof/>
          <w:sz w:val="24"/>
          <w:szCs w:val="24"/>
        </w:rPr>
        <w:tab/>
        <w:t>Sundaram KKM, Bupesh G, Saravanan KM. Instrumentals behind embryo and cancer: a platform for prospective future in cancer research. AIMS Mol Sci [Internet]. 2022;9:25–45. doi: 10.3934/molsci.2022002.</w:t>
      </w:r>
    </w:p>
    <w:p w14:paraId="23082B82"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 </w:t>
      </w:r>
      <w:r w:rsidRPr="005B2888">
        <w:rPr>
          <w:rFonts w:ascii="Times New Roman" w:hAnsi="Times New Roman" w:cs="Times New Roman"/>
          <w:noProof/>
          <w:sz w:val="24"/>
          <w:szCs w:val="24"/>
        </w:rPr>
        <w:tab/>
        <w:t xml:space="preserve">Johnsen M, Lund LR, Rømer J, Almholt K, Danø K. Cancer invasion and tissue </w:t>
      </w:r>
      <w:r w:rsidRPr="005B2888">
        <w:rPr>
          <w:rFonts w:ascii="Times New Roman" w:hAnsi="Times New Roman" w:cs="Times New Roman"/>
          <w:noProof/>
          <w:sz w:val="24"/>
          <w:szCs w:val="24"/>
        </w:rPr>
        <w:lastRenderedPageBreak/>
        <w:t>remodeling: common themes in proteolytic matrix degradation. Curr Opin Cell Biol [Internet]. 1998;10:667–671. doi: https://doi.org/10.1016/S0955-0674(98)80044-6.</w:t>
      </w:r>
    </w:p>
    <w:p w14:paraId="0B79D7B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8. </w:t>
      </w:r>
      <w:r w:rsidRPr="005B2888">
        <w:rPr>
          <w:rFonts w:ascii="Times New Roman" w:hAnsi="Times New Roman" w:cs="Times New Roman"/>
          <w:noProof/>
          <w:sz w:val="24"/>
          <w:szCs w:val="24"/>
        </w:rPr>
        <w:tab/>
        <w:t>Silzle T, Randolph GJ, Kreutz M, Kunz-Schughart LA. The fibroblast: Sentinel cell and local immune modulator in tumor tissue. Int J Cancer [Internet]. 2004;108:173–180. doi: https://doi.org/10.1002/ijc.11542.</w:t>
      </w:r>
    </w:p>
    <w:p w14:paraId="5C5672BB"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9. </w:t>
      </w:r>
      <w:r w:rsidRPr="005B2888">
        <w:rPr>
          <w:rFonts w:ascii="Times New Roman" w:hAnsi="Times New Roman" w:cs="Times New Roman"/>
          <w:noProof/>
          <w:sz w:val="24"/>
          <w:szCs w:val="24"/>
        </w:rPr>
        <w:tab/>
        <w:t>Choi KY, Swierczewska M, Lee S, Chen X. Protease-Activated Drug Development. Theranostics [Internet]. 2012;2:156–178. doi: 10.7150/thno.4068.</w:t>
      </w:r>
    </w:p>
    <w:p w14:paraId="7B7C608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0. </w:t>
      </w:r>
      <w:r w:rsidRPr="005B2888">
        <w:rPr>
          <w:rFonts w:ascii="Times New Roman" w:hAnsi="Times New Roman" w:cs="Times New Roman"/>
          <w:noProof/>
          <w:sz w:val="24"/>
          <w:szCs w:val="24"/>
        </w:rPr>
        <w:tab/>
        <w:t>van Zijl F, Krupitza G, Mikulits W. Initial steps of metastasis: Cell invasion and endothelial transmigration. Mutat Res Mutat Res [Internet]. 2011;728:23–34. doi: https://doi.org/10.1016/j.mrrev.2011.05.002.</w:t>
      </w:r>
    </w:p>
    <w:p w14:paraId="6D90DB4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1. </w:t>
      </w:r>
      <w:r w:rsidRPr="005B2888">
        <w:rPr>
          <w:rFonts w:ascii="Times New Roman" w:hAnsi="Times New Roman" w:cs="Times New Roman"/>
          <w:noProof/>
          <w:sz w:val="24"/>
          <w:szCs w:val="24"/>
        </w:rPr>
        <w:tab/>
        <w:t>Khong HT, Restifo NP. Natural selection of tumor variants in the generation of “tumor escape” phenotypes. Nat Immunol [Internet]. 2002;3:999–1005. doi: 10.1038/ni1102-999.</w:t>
      </w:r>
    </w:p>
    <w:p w14:paraId="6939663E"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2. </w:t>
      </w:r>
      <w:r w:rsidRPr="005B2888">
        <w:rPr>
          <w:rFonts w:ascii="Times New Roman" w:hAnsi="Times New Roman" w:cs="Times New Roman"/>
          <w:noProof/>
          <w:sz w:val="24"/>
          <w:szCs w:val="24"/>
        </w:rPr>
        <w:tab/>
        <w:t>Owens RB, Smith HS, Nelson-Rees WA, Springer EL. Epithelial Cell Cultures From Normal and Cancerous Human Tissues2. JNCI J Natl Cancer Inst [Internet]. 1976;56:843–849. doi: 10.1093/jnci/56.4.843.</w:t>
      </w:r>
    </w:p>
    <w:p w14:paraId="5A1459E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3. </w:t>
      </w:r>
      <w:r w:rsidRPr="005B2888">
        <w:rPr>
          <w:rFonts w:ascii="Times New Roman" w:hAnsi="Times New Roman" w:cs="Times New Roman"/>
          <w:noProof/>
          <w:sz w:val="24"/>
          <w:szCs w:val="24"/>
        </w:rPr>
        <w:tab/>
        <w:t>Solimando AG, Summa SD, Vacca A, Ribatti D. Cancer-Associated Angiogenesis: The Endothelial Cell as a Checkpoint for Immunological Patrolling. Cancers (Basel). 2020.</w:t>
      </w:r>
    </w:p>
    <w:p w14:paraId="59CAA72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4. </w:t>
      </w:r>
      <w:r w:rsidRPr="005B2888">
        <w:rPr>
          <w:rFonts w:ascii="Times New Roman" w:hAnsi="Times New Roman" w:cs="Times New Roman"/>
          <w:noProof/>
          <w:sz w:val="24"/>
          <w:szCs w:val="24"/>
        </w:rPr>
        <w:tab/>
        <w:t>Djonov V, Andres A-C, Ziemiecki A. Vascular remodelling during the normal and malignant life cycle of the mammary gland. Microsc Res Tech [Internet]. 2001;52:182–189. doi: https://doi.org/10.1002/1097-0029(20010115)52:2&lt;182::AID-JEMT1004&gt;3.0.CO;2-M.</w:t>
      </w:r>
    </w:p>
    <w:p w14:paraId="4E7C272A"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5. </w:t>
      </w:r>
      <w:r w:rsidRPr="005B2888">
        <w:rPr>
          <w:rFonts w:ascii="Times New Roman" w:hAnsi="Times New Roman" w:cs="Times New Roman"/>
          <w:noProof/>
          <w:sz w:val="24"/>
          <w:szCs w:val="24"/>
        </w:rPr>
        <w:tab/>
        <w:t>Schmitt-Sody M, Strieth S, Krasnici S, Sauer B, Schulze B, Teifel M, Michaelis U, Naujoks K, Dellian M. Neovascular Targeting Therapy: Paclitaxel Encapsulated in Cationic Liposomes Improves Antitumoral Efficacy1. Clin Cancer Res. 2003;9:2335–2341.</w:t>
      </w:r>
    </w:p>
    <w:p w14:paraId="0BF74A7B"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6. </w:t>
      </w:r>
      <w:r w:rsidRPr="005B2888">
        <w:rPr>
          <w:rFonts w:ascii="Times New Roman" w:hAnsi="Times New Roman" w:cs="Times New Roman"/>
          <w:noProof/>
          <w:sz w:val="24"/>
          <w:szCs w:val="24"/>
        </w:rPr>
        <w:tab/>
        <w:t>Rakash S. Role of proteases in cancer: A review. Biotechnol Mol Biol Rev. 2012;7:90–101. doi: 10.5897/BMBR11.027.</w:t>
      </w:r>
    </w:p>
    <w:p w14:paraId="28F10A7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7. </w:t>
      </w:r>
      <w:r w:rsidRPr="005B2888">
        <w:rPr>
          <w:rFonts w:ascii="Times New Roman" w:hAnsi="Times New Roman" w:cs="Times New Roman"/>
          <w:noProof/>
          <w:sz w:val="24"/>
          <w:szCs w:val="24"/>
        </w:rPr>
        <w:tab/>
        <w:t>Neophytou CM, Trougakos IP, Erin N, Papageorgis P. Apoptosis Deregulation and the Development of Cancer Multi-Drug Resistance. Cancers (Basel). 2021.</w:t>
      </w:r>
    </w:p>
    <w:p w14:paraId="422ADFB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8. </w:t>
      </w:r>
      <w:r w:rsidRPr="005B2888">
        <w:rPr>
          <w:rFonts w:ascii="Times New Roman" w:hAnsi="Times New Roman" w:cs="Times New Roman"/>
          <w:noProof/>
          <w:sz w:val="24"/>
          <w:szCs w:val="24"/>
        </w:rPr>
        <w:tab/>
        <w:t>Tripathi M, Billet S, Bhowmick NA. Understanding the role of stromal fibroblasts in cancer progression. Cell Adh Migr [Internet]. 2012;6:231–235. doi: 10.4161/cam.20419.</w:t>
      </w:r>
    </w:p>
    <w:p w14:paraId="01D4D4E3"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19. </w:t>
      </w:r>
      <w:r w:rsidRPr="005B2888">
        <w:rPr>
          <w:rFonts w:ascii="Times New Roman" w:hAnsi="Times New Roman" w:cs="Times New Roman"/>
          <w:noProof/>
          <w:sz w:val="24"/>
          <w:szCs w:val="24"/>
        </w:rPr>
        <w:tab/>
        <w:t>McGrath ME. THE LYSOSOMAL CYSTEINE PROTEASES. Annu Rev Biophys Biomol Struct [Internet]. 1999;28:181–204. doi: 10.1146/annurev.biophys.28.1.181.</w:t>
      </w:r>
    </w:p>
    <w:p w14:paraId="5CF7A96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0. </w:t>
      </w:r>
      <w:r w:rsidRPr="005B2888">
        <w:rPr>
          <w:rFonts w:ascii="Times New Roman" w:hAnsi="Times New Roman" w:cs="Times New Roman"/>
          <w:noProof/>
          <w:sz w:val="24"/>
          <w:szCs w:val="24"/>
        </w:rPr>
        <w:tab/>
        <w:t>Verma S, Dixit R, Pandey KC. Cysteine Proteases: Modes of Activation and Future Prospects as Pharmacological Targets. Front Pharmacol [Internet]. 2016;7. doi: 10.3389/fphar.2016.00107.</w:t>
      </w:r>
    </w:p>
    <w:p w14:paraId="242BDE2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lastRenderedPageBreak/>
        <w:t xml:space="preserve">21. </w:t>
      </w:r>
      <w:r w:rsidRPr="005B2888">
        <w:rPr>
          <w:rFonts w:ascii="Times New Roman" w:hAnsi="Times New Roman" w:cs="Times New Roman"/>
          <w:noProof/>
          <w:sz w:val="24"/>
          <w:szCs w:val="24"/>
        </w:rPr>
        <w:tab/>
        <w:t>Lowe G. The Cysteine proteinases. Tetrahedron [Internet]. 1976;32:291–302. doi: https://doi.org/10.1016/0040-4020(76)80040-3.</w:t>
      </w:r>
    </w:p>
    <w:p w14:paraId="41F6F61B"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2. </w:t>
      </w:r>
      <w:r w:rsidRPr="005B2888">
        <w:rPr>
          <w:rFonts w:ascii="Times New Roman" w:hAnsi="Times New Roman" w:cs="Times New Roman"/>
          <w:noProof/>
          <w:sz w:val="24"/>
          <w:szCs w:val="24"/>
        </w:rPr>
        <w:tab/>
        <w:t>Joyce JA, Baruch A, Chehade K, Meyer-Morse N, Giraudo E, Tsai F-Y, Greenbaum DC, Hager JH, Bogyo M, Hanahan D. Cathepsin cysteine proteases are effectors of invasive growth and angiogenesis during multistage tumorigenesis. Cancer Cell [Internet]. 2004;5:443–453. doi: https://doi.org/10.1016/S1535-6108(04)00111-4.</w:t>
      </w:r>
    </w:p>
    <w:p w14:paraId="3A4C458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3. </w:t>
      </w:r>
      <w:r w:rsidRPr="005B2888">
        <w:rPr>
          <w:rFonts w:ascii="Times New Roman" w:hAnsi="Times New Roman" w:cs="Times New Roman"/>
          <w:noProof/>
          <w:sz w:val="24"/>
          <w:szCs w:val="24"/>
        </w:rPr>
        <w:tab/>
        <w:t>Yadati T, Houben T, Bitorina A, Shiri-Sverdlov R. The Ins and Outs of Cathepsins: Physiological Function and Role in Disease Management. Cells. 2020.</w:t>
      </w:r>
    </w:p>
    <w:p w14:paraId="1B13E5B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4. </w:t>
      </w:r>
      <w:r w:rsidRPr="005B2888">
        <w:rPr>
          <w:rFonts w:ascii="Times New Roman" w:hAnsi="Times New Roman" w:cs="Times New Roman"/>
          <w:noProof/>
          <w:sz w:val="24"/>
          <w:szCs w:val="24"/>
        </w:rPr>
        <w:tab/>
        <w:t>Siklos M, BenAissa M, Thatcher GRJ. Cysteine proteases as therapeutic targets: does selectivity matter? A systematic review of calpain and cathepsin inhibitors. Acta Pharm Sin B [Internet]. 2015;5:506–519. doi: https://doi.org/10.1016/j.apsb.2015.08.001.</w:t>
      </w:r>
    </w:p>
    <w:p w14:paraId="65618F7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5. </w:t>
      </w:r>
      <w:r w:rsidRPr="005B2888">
        <w:rPr>
          <w:rFonts w:ascii="Times New Roman" w:hAnsi="Times New Roman" w:cs="Times New Roman"/>
          <w:noProof/>
          <w:sz w:val="24"/>
          <w:szCs w:val="24"/>
        </w:rPr>
        <w:tab/>
        <w:t>Nouh MA, Mohamed MM, El-Shinawi M, Shaalan MA, Cavallo-Medved D, Khaled HM, Sloane BF. Cathepsin B: a potential prognostic marker for inflammatory breast cancer. J Transl Med [Internet]. 2011;9:1. doi: 10.1186/1479-5876-9-1.</w:t>
      </w:r>
    </w:p>
    <w:p w14:paraId="6ACA12E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6. </w:t>
      </w:r>
      <w:r w:rsidRPr="005B2888">
        <w:rPr>
          <w:rFonts w:ascii="Times New Roman" w:hAnsi="Times New Roman" w:cs="Times New Roman"/>
          <w:noProof/>
          <w:sz w:val="24"/>
          <w:szCs w:val="24"/>
        </w:rPr>
        <w:tab/>
        <w:t>Aggarwal N, Sloane BF. Cathepsin B: Multiple roles in cancer. PROTEOMICS – Clin Appl [Internet]. 2014;8:427–437. doi: https://doi.org/10.1002/prca.201300105.</w:t>
      </w:r>
    </w:p>
    <w:p w14:paraId="65445B72"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7. </w:t>
      </w:r>
      <w:r w:rsidRPr="005B2888">
        <w:rPr>
          <w:rFonts w:ascii="Times New Roman" w:hAnsi="Times New Roman" w:cs="Times New Roman"/>
          <w:noProof/>
          <w:sz w:val="24"/>
          <w:szCs w:val="24"/>
        </w:rPr>
        <w:tab/>
        <w:t>Foekens JA, Kos J, Peters HA, Krasovec M, Look MP, Cimerman N, Meijer-van Gelder ME, Henzen-Logmans SC, van Putten WL, Klijn JG. Prognostic significance of cathepsins B and L in primary human breast cancer. J Clin Oncol [Internet]. 1998;16:1013–1021. doi: 10.1200/JCO.1998.16.3.1013.</w:t>
      </w:r>
    </w:p>
    <w:p w14:paraId="0A75065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8. </w:t>
      </w:r>
      <w:r w:rsidRPr="005B2888">
        <w:rPr>
          <w:rFonts w:ascii="Times New Roman" w:hAnsi="Times New Roman" w:cs="Times New Roman"/>
          <w:noProof/>
          <w:sz w:val="24"/>
          <w:szCs w:val="24"/>
        </w:rPr>
        <w:tab/>
        <w:t>Kawasaki G, Kato Y, Mizuno A. Cathepsin expression in oral squamous cell carcinoma: Relationship with clinicopathologic factors. Oral Surgery, Oral Med Oral Pathol Oral Radiol Endodontology [Internet]. 2002;93:446–454. doi: https://doi.org/10.1067/moe.2002.122834.</w:t>
      </w:r>
    </w:p>
    <w:p w14:paraId="46814751"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29. </w:t>
      </w:r>
      <w:r w:rsidRPr="005B2888">
        <w:rPr>
          <w:rFonts w:ascii="Times New Roman" w:hAnsi="Times New Roman" w:cs="Times New Roman"/>
          <w:noProof/>
          <w:sz w:val="24"/>
          <w:szCs w:val="24"/>
        </w:rPr>
        <w:tab/>
        <w:t>van Kasteren SI, Berlin I, Colbert JD, Keane D, Ovaa H, Watts C. A Multifunctional Protease Inhibitor To Regulate Endolysosomal Function. ACS Chem Biol [Internet]. 2011;6:1198–1204. doi: 10.1021/cb200292c.</w:t>
      </w:r>
    </w:p>
    <w:p w14:paraId="6899D71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0. </w:t>
      </w:r>
      <w:r w:rsidRPr="005B2888">
        <w:rPr>
          <w:rFonts w:ascii="Times New Roman" w:hAnsi="Times New Roman" w:cs="Times New Roman"/>
          <w:noProof/>
          <w:sz w:val="24"/>
          <w:szCs w:val="24"/>
        </w:rPr>
        <w:tab/>
        <w:t>Kędzior M, Seredyński R, Gutowicz J. Microbial inhibitors of cysteine proteases. Med Microbiol Immunol [Internet]. 2016;205:275–296. doi: 10.1007/s00430-016-0454-1.</w:t>
      </w:r>
    </w:p>
    <w:p w14:paraId="70DDD0C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1. </w:t>
      </w:r>
      <w:r w:rsidRPr="005B2888">
        <w:rPr>
          <w:rFonts w:ascii="Times New Roman" w:hAnsi="Times New Roman" w:cs="Times New Roman"/>
          <w:noProof/>
          <w:sz w:val="24"/>
          <w:szCs w:val="24"/>
        </w:rPr>
        <w:tab/>
        <w:t>Barrett AJ. The cystatins: a diverse superfamily of cysteine peptidase inhibitors. Biomed Biochim Acta [Internet]. 1986;45:1363–1374.</w:t>
      </w:r>
    </w:p>
    <w:p w14:paraId="089EE49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2. </w:t>
      </w:r>
      <w:r w:rsidRPr="005B2888">
        <w:rPr>
          <w:rFonts w:ascii="Times New Roman" w:hAnsi="Times New Roman" w:cs="Times New Roman"/>
          <w:noProof/>
          <w:sz w:val="24"/>
          <w:szCs w:val="24"/>
        </w:rPr>
        <w:tab/>
        <w:t>Reiser J, Adair B, Reinheckel T. Specialized roles for cysteine cathepsins in health and disease. J Clin Invest [Internet]. 2010;120:3421–3431. doi: 10.1172/JCI42918.</w:t>
      </w:r>
    </w:p>
    <w:p w14:paraId="52B54D2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3. </w:t>
      </w:r>
      <w:r w:rsidRPr="005B2888">
        <w:rPr>
          <w:rFonts w:ascii="Times New Roman" w:hAnsi="Times New Roman" w:cs="Times New Roman"/>
          <w:noProof/>
          <w:sz w:val="24"/>
          <w:szCs w:val="24"/>
        </w:rPr>
        <w:tab/>
        <w:t>Poddar NK, Maurya SK, Saxena V. Role of Serine Proteases and Inhibitors in Cancer BT  - Proteases in Physiology and Pathology. In: Chakraborti S, Dhalla NS, editors. Singapore: Springer Singapore; 2017. p. 257–287. Available from: https://doi.org/10.1007/978-981-10-2513-6_12.</w:t>
      </w:r>
    </w:p>
    <w:p w14:paraId="105D9D2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lastRenderedPageBreak/>
        <w:t xml:space="preserve">34. </w:t>
      </w:r>
      <w:r w:rsidRPr="005B2888">
        <w:rPr>
          <w:rFonts w:ascii="Times New Roman" w:hAnsi="Times New Roman" w:cs="Times New Roman"/>
          <w:noProof/>
          <w:sz w:val="24"/>
          <w:szCs w:val="24"/>
        </w:rPr>
        <w:tab/>
        <w:t>Murray AS, Varela FA, List K. Type II transmembrane serine proteases as potential targets for cancer therapy. 2016;397:815–826. doi: doi:10.1515/hsz-2016-0131.</w:t>
      </w:r>
    </w:p>
    <w:p w14:paraId="72627552"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5. </w:t>
      </w:r>
      <w:r w:rsidRPr="005B2888">
        <w:rPr>
          <w:rFonts w:ascii="Times New Roman" w:hAnsi="Times New Roman" w:cs="Times New Roman"/>
          <w:noProof/>
          <w:sz w:val="24"/>
          <w:szCs w:val="24"/>
        </w:rPr>
        <w:tab/>
        <w:t>Martin CE, List K. Cell surface–anchored serine proteases in cancer progression and metastasis. Cancer Metastasis Rev [Internet]. 2019;38:357–387. doi: 10.1007/s10555-019-09811-7.</w:t>
      </w:r>
    </w:p>
    <w:p w14:paraId="463BC5A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6. </w:t>
      </w:r>
      <w:r w:rsidRPr="005B2888">
        <w:rPr>
          <w:rFonts w:ascii="Times New Roman" w:hAnsi="Times New Roman" w:cs="Times New Roman"/>
          <w:noProof/>
          <w:sz w:val="24"/>
          <w:szCs w:val="24"/>
        </w:rPr>
        <w:tab/>
        <w:t>Friis S. Matriptase (ST14, Suppressor of Tumorigenicity 14 Protein) BT  - Encyclopedia of Signaling Molecules. In: Choi S, editor. New York, NY: Springer New York; 2016. p. 1–7. Available from: https://doi.org/10.1007/978-1-4614-6438-9_101517-1.</w:t>
      </w:r>
    </w:p>
    <w:p w14:paraId="7E1B2D20"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7. </w:t>
      </w:r>
      <w:r w:rsidRPr="005B2888">
        <w:rPr>
          <w:rFonts w:ascii="Times New Roman" w:hAnsi="Times New Roman" w:cs="Times New Roman"/>
          <w:noProof/>
          <w:sz w:val="24"/>
          <w:szCs w:val="24"/>
        </w:rPr>
        <w:tab/>
        <w:t>Steiro I, Vandsemb EN, Elsaadi S, Misund K, Sponaas A-M, Børset M, Abdollahi P, Slørdahl TS. The serine protease matriptase inhibits migration and proliferation in multiple myeloma cells. Oncotarget; Vol 13 [Internet]. 2022;</w:t>
      </w:r>
    </w:p>
    <w:p w14:paraId="739F1610"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8. </w:t>
      </w:r>
      <w:r w:rsidRPr="005B2888">
        <w:rPr>
          <w:rFonts w:ascii="Times New Roman" w:hAnsi="Times New Roman" w:cs="Times New Roman"/>
          <w:noProof/>
          <w:sz w:val="24"/>
          <w:szCs w:val="24"/>
        </w:rPr>
        <w:tab/>
        <w:t>Pan Z, Jeffery DA, Chehade K, Beltman J, Clark JM, Grothaus P, Bogyo M, Baruch A. Development of activity-based probes for trypsin-family serine proteases. Bioorg Med Chem Lett [Internet]. 2006;16:2882–2885. doi: https://doi.org/10.1016/j.bmcl.2006.03.012.</w:t>
      </w:r>
    </w:p>
    <w:p w14:paraId="391E6451"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39. </w:t>
      </w:r>
      <w:r w:rsidRPr="005B2888">
        <w:rPr>
          <w:rFonts w:ascii="Times New Roman" w:hAnsi="Times New Roman" w:cs="Times New Roman"/>
          <w:noProof/>
          <w:sz w:val="24"/>
          <w:szCs w:val="24"/>
        </w:rPr>
        <w:tab/>
        <w:t>Soreide K, Janssen EA, Körner H, Baak JPA. Trypsin in colorectal cancer: molecular biological mechanisms of proliferation, invasion, and metastasis. J Pathol [Internet]. 2006;209:147–156. doi: https://doi.org/10.1002/path.1999.</w:t>
      </w:r>
    </w:p>
    <w:p w14:paraId="5DFB3EAE"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0. </w:t>
      </w:r>
      <w:r w:rsidRPr="005B2888">
        <w:rPr>
          <w:rFonts w:ascii="Times New Roman" w:hAnsi="Times New Roman" w:cs="Times New Roman"/>
          <w:noProof/>
          <w:sz w:val="24"/>
          <w:szCs w:val="24"/>
        </w:rPr>
        <w:tab/>
        <w:t>Nyberg P, Ylipalosaari M, Sorsa T, Salo T. Trypsins and their role in carcinoma growth. Exp Cell Res [Internet]. 2006;312:1219–1228. doi: https://doi.org/10.1016/j.yexcr.2005.12.024.</w:t>
      </w:r>
    </w:p>
    <w:p w14:paraId="0AA08F7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1. </w:t>
      </w:r>
      <w:r w:rsidRPr="005B2888">
        <w:rPr>
          <w:rFonts w:ascii="Times New Roman" w:hAnsi="Times New Roman" w:cs="Times New Roman"/>
          <w:noProof/>
          <w:sz w:val="24"/>
          <w:szCs w:val="24"/>
        </w:rPr>
        <w:tab/>
        <w:t>Koivunen E, Ristimäki A, Itkonen O, Osman S, Vuento M, Stenman U-H. Tumor-associated Trypsin Participates in Cancer Cell-mediated Degradation of Extracellular Matrix1. Cancer Res. 1991;51:2107–2112.</w:t>
      </w:r>
    </w:p>
    <w:p w14:paraId="4CABFA61"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2. </w:t>
      </w:r>
      <w:r w:rsidRPr="005B2888">
        <w:rPr>
          <w:rFonts w:ascii="Times New Roman" w:hAnsi="Times New Roman" w:cs="Times New Roman"/>
          <w:noProof/>
          <w:sz w:val="24"/>
          <w:szCs w:val="24"/>
        </w:rPr>
        <w:tab/>
        <w:t>Mayerle J, Sendler M, Hegyi E, Beyer G, Lerch MM, Sahin-Tóth M. Genetics, Cell Biology, and Pathophysiology of Pancreatitis. Gastroenterology [Internet]. 2019;156:1951-1968.e1. doi: https://doi.org/10.1053/j.gastro.2018.11.081.</w:t>
      </w:r>
    </w:p>
    <w:p w14:paraId="7CB13FA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3. </w:t>
      </w:r>
      <w:r w:rsidRPr="005B2888">
        <w:rPr>
          <w:rFonts w:ascii="Times New Roman" w:hAnsi="Times New Roman" w:cs="Times New Roman"/>
          <w:noProof/>
          <w:sz w:val="24"/>
          <w:szCs w:val="24"/>
        </w:rPr>
        <w:tab/>
        <w:t>Stenman U-H, Koivunen E, Itkonen O. Biology and Function of Tumor-Associated Trypsin Inhibitor, Tati. Scand J Clin Lab Invest [Internet]. 1991;51:5–9. doi: 10.3109/00365519109104618.</w:t>
      </w:r>
    </w:p>
    <w:p w14:paraId="36E35FB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4. </w:t>
      </w:r>
      <w:r w:rsidRPr="005B2888">
        <w:rPr>
          <w:rFonts w:ascii="Times New Roman" w:hAnsi="Times New Roman" w:cs="Times New Roman"/>
          <w:noProof/>
          <w:sz w:val="24"/>
          <w:szCs w:val="24"/>
        </w:rPr>
        <w:tab/>
        <w:t>Halila H, Huhtala M-L, Haglund C, Nordling S, Stenman U-H. Tumour-associated trypsin inhibitor (TATI) in human ovarian cyst fluid. Comparison with CA 125 and CEA. Br J Cancer [Internet]. 1987;56:153–156. doi: 10.1038/bjc.1987.175.</w:t>
      </w:r>
    </w:p>
    <w:p w14:paraId="4BDB503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5. </w:t>
      </w:r>
      <w:r w:rsidRPr="005B2888">
        <w:rPr>
          <w:rFonts w:ascii="Times New Roman" w:hAnsi="Times New Roman" w:cs="Times New Roman"/>
          <w:noProof/>
          <w:sz w:val="24"/>
          <w:szCs w:val="24"/>
        </w:rPr>
        <w:tab/>
        <w:t>Barillari G. The Impact of Matrix Metalloproteinase-9 on the Sequential Steps of the Metastatic Process. Int. J. Mol. Sci. 2020.</w:t>
      </w:r>
    </w:p>
    <w:p w14:paraId="37A1F17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6. </w:t>
      </w:r>
      <w:r w:rsidRPr="005B2888">
        <w:rPr>
          <w:rFonts w:ascii="Times New Roman" w:hAnsi="Times New Roman" w:cs="Times New Roman"/>
          <w:noProof/>
          <w:sz w:val="24"/>
          <w:szCs w:val="24"/>
        </w:rPr>
        <w:tab/>
        <w:t xml:space="preserve">Quintero-Fabián S, Arreola R, Becerril-Villanueva E, Torres-Romero JC, Arana-Argáez V, Lara-Riegos J, Ramírez-Camacho MA, Alvarez-Sánchez ME. Role of Matrix Metalloproteinases in Angiogenesis and Cancer. Front Oncol [Internet]. 2019;9. doi: </w:t>
      </w:r>
      <w:r w:rsidRPr="005B2888">
        <w:rPr>
          <w:rFonts w:ascii="Times New Roman" w:hAnsi="Times New Roman" w:cs="Times New Roman"/>
          <w:noProof/>
          <w:sz w:val="24"/>
          <w:szCs w:val="24"/>
        </w:rPr>
        <w:lastRenderedPageBreak/>
        <w:t>10.3389/fonc.2019.01370.</w:t>
      </w:r>
    </w:p>
    <w:p w14:paraId="5AB8B8F2"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7. </w:t>
      </w:r>
      <w:r w:rsidRPr="005B2888">
        <w:rPr>
          <w:rFonts w:ascii="Times New Roman" w:hAnsi="Times New Roman" w:cs="Times New Roman"/>
          <w:noProof/>
          <w:sz w:val="24"/>
          <w:szCs w:val="24"/>
        </w:rPr>
        <w:tab/>
        <w:t>Heuberger DM, Schuepbach RA. Protease-activated receptors (PARs): mechanisms of action and potential therapeutic modulators in PAR-driven inflammatory diseases. Thromb J [Internet]. 2019;17:4. doi: 10.1186/s12959-019-0194-8.</w:t>
      </w:r>
    </w:p>
    <w:p w14:paraId="7B9BF287"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8. </w:t>
      </w:r>
      <w:r w:rsidRPr="005B2888">
        <w:rPr>
          <w:rFonts w:ascii="Times New Roman" w:hAnsi="Times New Roman" w:cs="Times New Roman"/>
          <w:noProof/>
          <w:sz w:val="24"/>
          <w:szCs w:val="24"/>
        </w:rPr>
        <w:tab/>
        <w:t>Broek I, Sparidans R, Winden A, Gast M-C, Dulken E, Schellens J, Beijnen J. The absolute quantification of eight inter-α-trypsin inhibitor heavy chain 4 (ITIH4)-derived peptides in serum from breast cancer patients. Proteomics Clin Appl. 2010;4:931–939. doi: 10.1002/prca.201000035.</w:t>
      </w:r>
    </w:p>
    <w:p w14:paraId="28B4245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49. </w:t>
      </w:r>
      <w:r w:rsidRPr="005B2888">
        <w:rPr>
          <w:rFonts w:ascii="Times New Roman" w:hAnsi="Times New Roman" w:cs="Times New Roman"/>
          <w:noProof/>
          <w:sz w:val="24"/>
          <w:szCs w:val="24"/>
        </w:rPr>
        <w:tab/>
        <w:t>Drag M, Salvesen GS. Emerging principles in protease-based drug discovery. Nat Rev Drug Discov [Internet]. 2010;9:690–701. doi: 10.1038/nrd3053.</w:t>
      </w:r>
    </w:p>
    <w:p w14:paraId="21E33530"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0. </w:t>
      </w:r>
      <w:r w:rsidRPr="005B2888">
        <w:rPr>
          <w:rFonts w:ascii="Times New Roman" w:hAnsi="Times New Roman" w:cs="Times New Roman"/>
          <w:noProof/>
          <w:sz w:val="24"/>
          <w:szCs w:val="24"/>
        </w:rPr>
        <w:tab/>
        <w:t>Kadek A, Tretyachenko V, Mrazek H, Ivanova L, Halada P, Rey M, Schriemer DC, Man P. Expression and characterization of plant aspartic protease nepenthesin-1 from Nepenthes gracilis. Protein Expr Purif [Internet]. 2014;95:121–128. doi: https://doi.org/10.1016/j.pep.2013.12.005.</w:t>
      </w:r>
    </w:p>
    <w:p w14:paraId="247C378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1. </w:t>
      </w:r>
      <w:r w:rsidRPr="005B2888">
        <w:rPr>
          <w:rFonts w:ascii="Times New Roman" w:hAnsi="Times New Roman" w:cs="Times New Roman"/>
          <w:noProof/>
          <w:sz w:val="24"/>
          <w:szCs w:val="24"/>
        </w:rPr>
        <w:tab/>
        <w:t>Garcia M, Platet N, Liaudet E, Laurent V, Derocq D, Brouillet J-P, Rochefort H. Biological and Clinical Significance of Cathepsin D in Breast Cancer Metastasis. Stem Cells [Internet]. 1996;14:642–650. doi: 10.1002/stem.140642.</w:t>
      </w:r>
    </w:p>
    <w:p w14:paraId="4C6AD54A"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2. </w:t>
      </w:r>
      <w:r w:rsidRPr="005B2888">
        <w:rPr>
          <w:rFonts w:ascii="Times New Roman" w:hAnsi="Times New Roman" w:cs="Times New Roman"/>
          <w:noProof/>
          <w:sz w:val="24"/>
          <w:szCs w:val="24"/>
        </w:rPr>
        <w:tab/>
        <w:t>Liaudet-Coopman E, Beaujouin M, Derocq D, Garcia M, Glondu-Lassis M, Laurent-Matha V, Prébois C, Rochefort H, Vignon F. Cathepsin D: newly discovered functions of a long-standing aspartic protease in cancer and apoptosis. Cancer Lett [Internet]. 2006;237:167–179. doi: https://doi.org/10.1016/j.canlet.2005.06.007.</w:t>
      </w:r>
    </w:p>
    <w:p w14:paraId="398547E8"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3. </w:t>
      </w:r>
      <w:r w:rsidRPr="005B2888">
        <w:rPr>
          <w:rFonts w:ascii="Times New Roman" w:hAnsi="Times New Roman" w:cs="Times New Roman"/>
          <w:noProof/>
          <w:sz w:val="24"/>
          <w:szCs w:val="24"/>
        </w:rPr>
        <w:tab/>
        <w:t>Tandon AK, Clark GM, Chamness GC, Chirgwin JM, McGuire WL. Cathepsin D and Prognosis in Breast Cancer. N Engl J Med [Internet]. 1990;322:297–302. doi: 10.1056/NEJM199002013220504.</w:t>
      </w:r>
    </w:p>
    <w:p w14:paraId="492468D2"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4. </w:t>
      </w:r>
      <w:r w:rsidRPr="005B2888">
        <w:rPr>
          <w:rFonts w:ascii="Times New Roman" w:hAnsi="Times New Roman" w:cs="Times New Roman"/>
          <w:noProof/>
          <w:sz w:val="24"/>
          <w:szCs w:val="24"/>
        </w:rPr>
        <w:tab/>
        <w:t>Rochefort H. Cathepsin D in breast cancer. Breast Cancer Res Treat [Internet]. 1990;16:3–13. doi: 10.1007/BF01806570.</w:t>
      </w:r>
    </w:p>
    <w:p w14:paraId="14D61C7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5. </w:t>
      </w:r>
      <w:r w:rsidRPr="005B2888">
        <w:rPr>
          <w:rFonts w:ascii="Times New Roman" w:hAnsi="Times New Roman" w:cs="Times New Roman"/>
          <w:noProof/>
          <w:sz w:val="24"/>
          <w:szCs w:val="24"/>
        </w:rPr>
        <w:tab/>
        <w:t>Zaidi N, Maurer A, Nieke S, Kalbacher H. Cathepsin D: A cellular roadmap. Biochem Biophys Res Commun [Internet]. 2008;376:5–9. doi: https://doi.org/10.1016/j.bbrc.2008.08.099.</w:t>
      </w:r>
    </w:p>
    <w:p w14:paraId="750E51A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6. </w:t>
      </w:r>
      <w:r w:rsidRPr="005B2888">
        <w:rPr>
          <w:rFonts w:ascii="Times New Roman" w:hAnsi="Times New Roman" w:cs="Times New Roman"/>
          <w:noProof/>
          <w:sz w:val="24"/>
          <w:szCs w:val="24"/>
        </w:rPr>
        <w:tab/>
        <w:t>Johnson MD, Torri JA, Lippman ME, Dickson RB. The Role of Cathepsin D in the Invasiveness of Human Breast Cancer Cells1. Cancer Res. 1993;53:873–877.</w:t>
      </w:r>
    </w:p>
    <w:p w14:paraId="415F4065"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7. </w:t>
      </w:r>
      <w:r w:rsidRPr="005B2888">
        <w:rPr>
          <w:rFonts w:ascii="Times New Roman" w:hAnsi="Times New Roman" w:cs="Times New Roman"/>
          <w:noProof/>
          <w:sz w:val="24"/>
          <w:szCs w:val="24"/>
        </w:rPr>
        <w:tab/>
        <w:t>Benes P, Vetvicka V, Fusek M. Cathepsin D—Many functions of one aspartic protease. Crit Rev Oncol Hematol [Internet]. 2008;68:12–28. doi: https://doi.org/10.1016/j.critrevonc.2008.02.008.</w:t>
      </w:r>
    </w:p>
    <w:p w14:paraId="7E363C87"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58. </w:t>
      </w:r>
      <w:r w:rsidRPr="005B2888">
        <w:rPr>
          <w:rFonts w:ascii="Times New Roman" w:hAnsi="Times New Roman" w:cs="Times New Roman"/>
          <w:noProof/>
          <w:sz w:val="24"/>
          <w:szCs w:val="24"/>
        </w:rPr>
        <w:tab/>
        <w:t>Lecker SH, Solomon V, Mitch WE, Goldberg AL. Muscle Protein Breakdown and the Critical Role of the Ubiquitin-Proteasome Pathway in Normal and Disease States. J Nutr [Internet]. 1999;129:227S-237S. doi: 10.1093/jn/129.1.227S.</w:t>
      </w:r>
    </w:p>
    <w:p w14:paraId="01BCFF15"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lastRenderedPageBreak/>
        <w:t xml:space="preserve">59. </w:t>
      </w:r>
      <w:r w:rsidRPr="005B2888">
        <w:rPr>
          <w:rFonts w:ascii="Times New Roman" w:hAnsi="Times New Roman" w:cs="Times New Roman"/>
          <w:noProof/>
          <w:sz w:val="24"/>
          <w:szCs w:val="24"/>
        </w:rPr>
        <w:tab/>
        <w:t>Burger AM, Seth AK. The ubiquitin-mediated protein degradation pathway in cancer: therapeutic implications. Eur J Cancer [Internet]. 2004;40:2217–2229. doi: https://doi.org/10.1016/j.ejca.2004.07.006.</w:t>
      </w:r>
    </w:p>
    <w:p w14:paraId="4A927BCE"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0. </w:t>
      </w:r>
      <w:r w:rsidRPr="005B2888">
        <w:rPr>
          <w:rFonts w:ascii="Times New Roman" w:hAnsi="Times New Roman" w:cs="Times New Roman"/>
          <w:noProof/>
          <w:sz w:val="24"/>
          <w:szCs w:val="24"/>
        </w:rPr>
        <w:tab/>
        <w:t>Soave CL, Guerin T, Liu J, Dou QP. Targeting the ubiquitin-proteasome system for cancer treatment: discovering novel inhibitors from nature and drug repurposing. Cancer Metastasis Rev [Internet]. 2017;36:717–736. doi: 10.1007/s10555-017-9705-x.</w:t>
      </w:r>
    </w:p>
    <w:p w14:paraId="70A469F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1. </w:t>
      </w:r>
      <w:r w:rsidRPr="005B2888">
        <w:rPr>
          <w:rFonts w:ascii="Times New Roman" w:hAnsi="Times New Roman" w:cs="Times New Roman"/>
          <w:noProof/>
          <w:sz w:val="24"/>
          <w:szCs w:val="24"/>
        </w:rPr>
        <w:tab/>
        <w:t>Chen D, Frezza M, Schmitt S, Kanwar J, P. Dou Q. Bortezomib as the First Proteasome Inhibitor Anticancer Drug: Current Status and Future Perspectives [Internet]. Curr. Cancer Drug Targets. 2011. p. 239–253. Available from: http://www.eurekaselect.com/article/18280.</w:t>
      </w:r>
    </w:p>
    <w:p w14:paraId="6E835C83"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2. </w:t>
      </w:r>
      <w:r w:rsidRPr="005B2888">
        <w:rPr>
          <w:rFonts w:ascii="Times New Roman" w:hAnsi="Times New Roman" w:cs="Times New Roman"/>
          <w:noProof/>
          <w:sz w:val="24"/>
          <w:szCs w:val="24"/>
        </w:rPr>
        <w:tab/>
        <w:t>Wong RSY. Apoptosis in cancer: from pathogenesis to treatment. J Exp Clin Cancer Res [Internet]. 2011;30:87. doi: 10.1186/1756-9966-30-87.</w:t>
      </w:r>
    </w:p>
    <w:p w14:paraId="4080F79D"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3. </w:t>
      </w:r>
      <w:r w:rsidRPr="005B2888">
        <w:rPr>
          <w:rFonts w:ascii="Times New Roman" w:hAnsi="Times New Roman" w:cs="Times New Roman"/>
          <w:noProof/>
          <w:sz w:val="24"/>
          <w:szCs w:val="24"/>
        </w:rPr>
        <w:tab/>
        <w:t>Klein T, Bischoff R. Physiology and pathophysiology of matrix metalloproteases. Amino Acids [Internet]. 2011;41:271–290. doi: 10.1007/s00726-010-0689-x.</w:t>
      </w:r>
    </w:p>
    <w:p w14:paraId="2EA81CC6"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4. </w:t>
      </w:r>
      <w:r w:rsidRPr="005B2888">
        <w:rPr>
          <w:rFonts w:ascii="Times New Roman" w:hAnsi="Times New Roman" w:cs="Times New Roman"/>
          <w:noProof/>
          <w:sz w:val="24"/>
          <w:szCs w:val="24"/>
        </w:rPr>
        <w:tab/>
        <w:t>Roy R, Yang J, Moses MA. Matrix Metalloproteinases As Novel Biomarker s and Potential Therapeutic Targets in Human Cancer. J Clin Oncol [Internet]. 2009;27:5287–5297. doi: 10.1200/JCO.2009.23.5556.</w:t>
      </w:r>
    </w:p>
    <w:p w14:paraId="0264B080"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5. </w:t>
      </w:r>
      <w:r w:rsidRPr="005B2888">
        <w:rPr>
          <w:rFonts w:ascii="Times New Roman" w:hAnsi="Times New Roman" w:cs="Times New Roman"/>
          <w:noProof/>
          <w:sz w:val="24"/>
          <w:szCs w:val="24"/>
        </w:rPr>
        <w:tab/>
        <w:t>Köhrmann A, Kammerer U, Kapp M, Dietl J, Anacker J. Expression of matrix metalloproteinases (MMPs) in primary human breast cancer and breast cancer cell lines: New findings and review of the literature. BMC Cancer [Internet]. 2009;9:188. doi: 10.1186/1471-2407-9-188.</w:t>
      </w:r>
    </w:p>
    <w:p w14:paraId="6BD3C66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6. </w:t>
      </w:r>
      <w:r w:rsidRPr="005B2888">
        <w:rPr>
          <w:rFonts w:ascii="Times New Roman" w:hAnsi="Times New Roman" w:cs="Times New Roman"/>
          <w:noProof/>
          <w:sz w:val="24"/>
          <w:szCs w:val="24"/>
        </w:rPr>
        <w:tab/>
        <w:t>Costa S, Ragusa MA, Lo Buglio G, Scilabra SD, Nicosia A. The Repertoire of Tissue Inhibitors of Metalloproteases: Evolution, Regulation of Extracellular Matrix Proteolysis, Engineering and Therapeutic Challenges. Life. 2022.</w:t>
      </w:r>
    </w:p>
    <w:p w14:paraId="3670896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7. </w:t>
      </w:r>
      <w:r w:rsidRPr="005B2888">
        <w:rPr>
          <w:rFonts w:ascii="Times New Roman" w:hAnsi="Times New Roman" w:cs="Times New Roman"/>
          <w:noProof/>
          <w:sz w:val="24"/>
          <w:szCs w:val="24"/>
        </w:rPr>
        <w:tab/>
        <w:t>Stamenkovic I. Extracellular matrix remodelling: the role of matrix metalloproteinases. J Pathol [Internet]. 2003;200:448–464. doi: https://doi.org/10.1002/path.1400.</w:t>
      </w:r>
    </w:p>
    <w:p w14:paraId="16546015"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8. </w:t>
      </w:r>
      <w:r w:rsidRPr="005B2888">
        <w:rPr>
          <w:rFonts w:ascii="Times New Roman" w:hAnsi="Times New Roman" w:cs="Times New Roman"/>
          <w:noProof/>
          <w:sz w:val="24"/>
          <w:szCs w:val="24"/>
        </w:rPr>
        <w:tab/>
        <w:t>Decock J, Thirkettle S, Wagstaff L, Edwards DR. Matrix metalloproteinases: protective roles in cancer. J Cell Mol Med [Internet]. 2011;15:1254–1265. doi: https://doi.org/10.1111/j.1582-4934.2011.01302.x.</w:t>
      </w:r>
    </w:p>
    <w:p w14:paraId="3DF6BE6D"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69. </w:t>
      </w:r>
      <w:r w:rsidRPr="005B2888">
        <w:rPr>
          <w:rFonts w:ascii="Times New Roman" w:hAnsi="Times New Roman" w:cs="Times New Roman"/>
          <w:noProof/>
          <w:sz w:val="24"/>
          <w:szCs w:val="24"/>
        </w:rPr>
        <w:tab/>
        <w:t>Sang QXA. Complex role of matrix metalloproteinases in angiogenesis. Cell Res [Internet]. 1998;8:171–177. doi: 10.1038/cr.1998.17.</w:t>
      </w:r>
    </w:p>
    <w:p w14:paraId="3DF4294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0. </w:t>
      </w:r>
      <w:r w:rsidRPr="005B2888">
        <w:rPr>
          <w:rFonts w:ascii="Times New Roman" w:hAnsi="Times New Roman" w:cs="Times New Roman"/>
          <w:noProof/>
          <w:sz w:val="24"/>
          <w:szCs w:val="24"/>
        </w:rPr>
        <w:tab/>
        <w:t>Sternlicht MD, Werb Z. How Matrix Metalloproteinases Regulate Cell Behavior. Annu Rev Cell Dev Biol [Internet]. 2001;17:463–516. doi: 10.1146/annurev.cellbio.17.1.463.</w:t>
      </w:r>
    </w:p>
    <w:p w14:paraId="5AE1304F"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1. </w:t>
      </w:r>
      <w:r w:rsidRPr="005B2888">
        <w:rPr>
          <w:rFonts w:ascii="Times New Roman" w:hAnsi="Times New Roman" w:cs="Times New Roman"/>
          <w:noProof/>
          <w:sz w:val="24"/>
          <w:szCs w:val="24"/>
        </w:rPr>
        <w:tab/>
        <w:t>Schroen D, Brinckerhoff CE. Nuclear hormone receptors inhibit matrix metalloproteinase (MMP) gene expression through diverse mechanisms. Gene Expr. 1996;6 4:197–207.</w:t>
      </w:r>
    </w:p>
    <w:p w14:paraId="0C072F87"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2. </w:t>
      </w:r>
      <w:r w:rsidRPr="005B2888">
        <w:rPr>
          <w:rFonts w:ascii="Times New Roman" w:hAnsi="Times New Roman" w:cs="Times New Roman"/>
          <w:noProof/>
          <w:sz w:val="24"/>
          <w:szCs w:val="24"/>
        </w:rPr>
        <w:tab/>
        <w:t xml:space="preserve">Folgueras A, Pendás A, Sánchez L, López-Otín C. Matrix metalloproteinases in cancer: From new functions to improved inhibition. Int J Dev Biol. 2004;48:411–424. doi: </w:t>
      </w:r>
      <w:r w:rsidRPr="005B2888">
        <w:rPr>
          <w:rFonts w:ascii="Times New Roman" w:hAnsi="Times New Roman" w:cs="Times New Roman"/>
          <w:noProof/>
          <w:sz w:val="24"/>
          <w:szCs w:val="24"/>
        </w:rPr>
        <w:lastRenderedPageBreak/>
        <w:t>10.1387/ijdb.041811af.</w:t>
      </w:r>
    </w:p>
    <w:p w14:paraId="0AB705F1"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3. </w:t>
      </w:r>
      <w:r w:rsidRPr="005B2888">
        <w:rPr>
          <w:rFonts w:ascii="Times New Roman" w:hAnsi="Times New Roman" w:cs="Times New Roman"/>
          <w:noProof/>
          <w:sz w:val="24"/>
          <w:szCs w:val="24"/>
        </w:rPr>
        <w:tab/>
        <w:t>Chambers AF, Matrisian LM. Changing Views of the Role of Matrix Metalloproteinases in Metastasis. JNCI J Natl Cancer Inst [Internet]. 1997;89:1260–1270. doi: 10.1093/jnci/89.17.1260.</w:t>
      </w:r>
    </w:p>
    <w:p w14:paraId="2A6BB55C"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4. </w:t>
      </w:r>
      <w:r w:rsidRPr="005B2888">
        <w:rPr>
          <w:rFonts w:ascii="Times New Roman" w:hAnsi="Times New Roman" w:cs="Times New Roman"/>
          <w:noProof/>
          <w:sz w:val="24"/>
          <w:szCs w:val="24"/>
        </w:rPr>
        <w:tab/>
        <w:t>Levin M, Udi Y, Solomonov I, Sagi I. Next generation matrix metalloproteinase inhibitors — Novel strategies bring new prospects. Biochim Biophys Acta - Mol Cell Res [Internet]. 2017;1864:1927–1939. doi: https://doi.org/10.1016/j.bbamcr.2017.06.009.</w:t>
      </w:r>
    </w:p>
    <w:p w14:paraId="011956DA"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5. </w:t>
      </w:r>
      <w:r w:rsidRPr="005B2888">
        <w:rPr>
          <w:rFonts w:ascii="Times New Roman" w:hAnsi="Times New Roman" w:cs="Times New Roman"/>
          <w:noProof/>
          <w:sz w:val="24"/>
          <w:szCs w:val="24"/>
        </w:rPr>
        <w:tab/>
        <w:t>Laronha H, Carpinteiro I, Portugal J, Azul A, Polido M, Petrova KT, Salema-Oom M, Caldeira J. Challenges in Matrix Metalloproteinases Inhibition. Biomolecules. 2020.</w:t>
      </w:r>
    </w:p>
    <w:p w14:paraId="4425A729"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6. </w:t>
      </w:r>
      <w:r w:rsidRPr="005B2888">
        <w:rPr>
          <w:rFonts w:ascii="Times New Roman" w:hAnsi="Times New Roman" w:cs="Times New Roman"/>
          <w:noProof/>
          <w:sz w:val="24"/>
          <w:szCs w:val="24"/>
        </w:rPr>
        <w:tab/>
        <w:t>Rangasamy L, Di Geronimo B, Ortín I, Coderch C, Zapico JM, Ramos A, de Pascual-Teresa B. Molecular Imaging Probes Based on Matrix Metalloproteinase Inhibitors (MMPIs). Molecules. 2019.</w:t>
      </w:r>
    </w:p>
    <w:p w14:paraId="738AB20D"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7. </w:t>
      </w:r>
      <w:r w:rsidRPr="005B2888">
        <w:rPr>
          <w:rFonts w:ascii="Times New Roman" w:hAnsi="Times New Roman" w:cs="Times New Roman"/>
          <w:noProof/>
          <w:sz w:val="24"/>
          <w:szCs w:val="24"/>
        </w:rPr>
        <w:tab/>
        <w:t>Overall CM, Kleifeld O. Towards third generation matrix metalloproteinase inhibitors for cancer therapy. Br J Cancer [Internet]. 2006;94:941–946. doi: 10.1038/sj.bjc.6603043.</w:t>
      </w:r>
    </w:p>
    <w:p w14:paraId="2ADD8014"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szCs w:val="24"/>
        </w:rPr>
      </w:pPr>
      <w:r w:rsidRPr="005B2888">
        <w:rPr>
          <w:rFonts w:ascii="Times New Roman" w:hAnsi="Times New Roman" w:cs="Times New Roman"/>
          <w:noProof/>
          <w:sz w:val="24"/>
          <w:szCs w:val="24"/>
        </w:rPr>
        <w:t xml:space="preserve">78. </w:t>
      </w:r>
      <w:r w:rsidRPr="005B2888">
        <w:rPr>
          <w:rFonts w:ascii="Times New Roman" w:hAnsi="Times New Roman" w:cs="Times New Roman"/>
          <w:noProof/>
          <w:sz w:val="24"/>
          <w:szCs w:val="24"/>
        </w:rPr>
        <w:tab/>
        <w:t>Yarchoan R, Uldrick TS. HIV-Associated Cancers and Related Diseases. N Engl J Med [Internet]. 2018;378:1029–1041. doi: 10.1056/NEJMra1615896.</w:t>
      </w:r>
    </w:p>
    <w:p w14:paraId="0E8753B7" w14:textId="77777777" w:rsidR="005B2888" w:rsidRPr="005B2888" w:rsidRDefault="005B2888" w:rsidP="005B2888">
      <w:pPr>
        <w:widowControl w:val="0"/>
        <w:autoSpaceDE w:val="0"/>
        <w:autoSpaceDN w:val="0"/>
        <w:adjustRightInd w:val="0"/>
        <w:spacing w:line="240" w:lineRule="auto"/>
        <w:ind w:left="640" w:hanging="640"/>
        <w:rPr>
          <w:rFonts w:ascii="Times New Roman" w:hAnsi="Times New Roman" w:cs="Times New Roman"/>
          <w:noProof/>
          <w:sz w:val="24"/>
        </w:rPr>
      </w:pPr>
      <w:r w:rsidRPr="005B2888">
        <w:rPr>
          <w:rFonts w:ascii="Times New Roman" w:hAnsi="Times New Roman" w:cs="Times New Roman"/>
          <w:noProof/>
          <w:sz w:val="24"/>
          <w:szCs w:val="24"/>
        </w:rPr>
        <w:t xml:space="preserve">79. </w:t>
      </w:r>
      <w:r w:rsidRPr="005B2888">
        <w:rPr>
          <w:rFonts w:ascii="Times New Roman" w:hAnsi="Times New Roman" w:cs="Times New Roman"/>
          <w:noProof/>
          <w:sz w:val="24"/>
          <w:szCs w:val="24"/>
        </w:rPr>
        <w:tab/>
        <w:t>Hoekstra R. Matrix Metalloproteinase Inhibitors: Current Developments and Future Perspectives. Oncologist. 2001;6:415–427. doi: 10.1634/theoncologist.6-5-415.</w:t>
      </w:r>
    </w:p>
    <w:p w14:paraId="44F2C8F0" w14:textId="77777777" w:rsidR="003B5946" w:rsidRPr="005A1A55" w:rsidRDefault="002E5A33" w:rsidP="000F6372">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C86964">
        <w:rPr>
          <w:rFonts w:ascii="Times New Roman" w:hAnsi="Times New Roman" w:cs="Times New Roman"/>
          <w:sz w:val="24"/>
          <w:szCs w:val="24"/>
        </w:rPr>
        <w:fldChar w:fldCharType="end"/>
      </w:r>
    </w:p>
    <w:sectPr w:rsidR="003B5946" w:rsidRPr="005A1A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31B5D"/>
    <w:multiLevelType w:val="hybridMultilevel"/>
    <w:tmpl w:val="A4E8C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65892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B4"/>
    <w:rsid w:val="00007178"/>
    <w:rsid w:val="00026371"/>
    <w:rsid w:val="00035506"/>
    <w:rsid w:val="000B0015"/>
    <w:rsid w:val="000B3F5A"/>
    <w:rsid w:val="000B406F"/>
    <w:rsid w:val="000B73BE"/>
    <w:rsid w:val="000C5075"/>
    <w:rsid w:val="000D5C5D"/>
    <w:rsid w:val="000D655C"/>
    <w:rsid w:val="000D65EF"/>
    <w:rsid w:val="000E53E8"/>
    <w:rsid w:val="000E6967"/>
    <w:rsid w:val="000E6C6D"/>
    <w:rsid w:val="000F6372"/>
    <w:rsid w:val="00114B8B"/>
    <w:rsid w:val="00116A4E"/>
    <w:rsid w:val="0012047D"/>
    <w:rsid w:val="00130E3D"/>
    <w:rsid w:val="00135FD2"/>
    <w:rsid w:val="0014549A"/>
    <w:rsid w:val="00154E44"/>
    <w:rsid w:val="00154E8E"/>
    <w:rsid w:val="00173DB4"/>
    <w:rsid w:val="001810BB"/>
    <w:rsid w:val="00184A61"/>
    <w:rsid w:val="001C006E"/>
    <w:rsid w:val="001C4DBA"/>
    <w:rsid w:val="001F0D12"/>
    <w:rsid w:val="001F16C8"/>
    <w:rsid w:val="00205AD5"/>
    <w:rsid w:val="002079DB"/>
    <w:rsid w:val="002161C5"/>
    <w:rsid w:val="002317D2"/>
    <w:rsid w:val="00237DF9"/>
    <w:rsid w:val="0027277C"/>
    <w:rsid w:val="00272BFB"/>
    <w:rsid w:val="002906F8"/>
    <w:rsid w:val="00290FB4"/>
    <w:rsid w:val="002916A9"/>
    <w:rsid w:val="002A54E4"/>
    <w:rsid w:val="002D3285"/>
    <w:rsid w:val="002E5A33"/>
    <w:rsid w:val="002F6600"/>
    <w:rsid w:val="00363014"/>
    <w:rsid w:val="00381D39"/>
    <w:rsid w:val="003869B5"/>
    <w:rsid w:val="003A6487"/>
    <w:rsid w:val="003B5946"/>
    <w:rsid w:val="003C21D5"/>
    <w:rsid w:val="003C35A8"/>
    <w:rsid w:val="003F38A8"/>
    <w:rsid w:val="0040121E"/>
    <w:rsid w:val="00404BDE"/>
    <w:rsid w:val="00411BDD"/>
    <w:rsid w:val="00417154"/>
    <w:rsid w:val="00447941"/>
    <w:rsid w:val="004551F8"/>
    <w:rsid w:val="00462DE5"/>
    <w:rsid w:val="00465605"/>
    <w:rsid w:val="00467D4A"/>
    <w:rsid w:val="00471DF0"/>
    <w:rsid w:val="00484C89"/>
    <w:rsid w:val="00494270"/>
    <w:rsid w:val="00505E0B"/>
    <w:rsid w:val="005332F6"/>
    <w:rsid w:val="00535D4A"/>
    <w:rsid w:val="0054539F"/>
    <w:rsid w:val="00555BAE"/>
    <w:rsid w:val="005730AE"/>
    <w:rsid w:val="0057758E"/>
    <w:rsid w:val="00587000"/>
    <w:rsid w:val="00590B23"/>
    <w:rsid w:val="005A1A55"/>
    <w:rsid w:val="005A4F69"/>
    <w:rsid w:val="005B2888"/>
    <w:rsid w:val="005E1728"/>
    <w:rsid w:val="005E3732"/>
    <w:rsid w:val="005F125C"/>
    <w:rsid w:val="0066419B"/>
    <w:rsid w:val="006820C8"/>
    <w:rsid w:val="00683627"/>
    <w:rsid w:val="00687F80"/>
    <w:rsid w:val="006B0DC4"/>
    <w:rsid w:val="006B2AE6"/>
    <w:rsid w:val="006B7551"/>
    <w:rsid w:val="006D4D09"/>
    <w:rsid w:val="006E3295"/>
    <w:rsid w:val="006F53C0"/>
    <w:rsid w:val="0070397A"/>
    <w:rsid w:val="00711B47"/>
    <w:rsid w:val="0071608B"/>
    <w:rsid w:val="007214B1"/>
    <w:rsid w:val="007326B1"/>
    <w:rsid w:val="00746EB9"/>
    <w:rsid w:val="00755D84"/>
    <w:rsid w:val="00784B66"/>
    <w:rsid w:val="0079117D"/>
    <w:rsid w:val="007C2F1C"/>
    <w:rsid w:val="007D243E"/>
    <w:rsid w:val="007D3687"/>
    <w:rsid w:val="007E3D8C"/>
    <w:rsid w:val="008161C0"/>
    <w:rsid w:val="008419B5"/>
    <w:rsid w:val="008B3D8A"/>
    <w:rsid w:val="008F7F9B"/>
    <w:rsid w:val="00912908"/>
    <w:rsid w:val="00914486"/>
    <w:rsid w:val="00921084"/>
    <w:rsid w:val="009237F7"/>
    <w:rsid w:val="00956098"/>
    <w:rsid w:val="009605DA"/>
    <w:rsid w:val="00986B17"/>
    <w:rsid w:val="009930C0"/>
    <w:rsid w:val="00993674"/>
    <w:rsid w:val="009A0D87"/>
    <w:rsid w:val="009D11B1"/>
    <w:rsid w:val="009E193F"/>
    <w:rsid w:val="009E4A1D"/>
    <w:rsid w:val="00A10501"/>
    <w:rsid w:val="00A1217E"/>
    <w:rsid w:val="00A426E9"/>
    <w:rsid w:val="00A42D75"/>
    <w:rsid w:val="00AB59C2"/>
    <w:rsid w:val="00AD462C"/>
    <w:rsid w:val="00B0578F"/>
    <w:rsid w:val="00B27D68"/>
    <w:rsid w:val="00B375C2"/>
    <w:rsid w:val="00B6508D"/>
    <w:rsid w:val="00B85F93"/>
    <w:rsid w:val="00B876F8"/>
    <w:rsid w:val="00B940E2"/>
    <w:rsid w:val="00B965BC"/>
    <w:rsid w:val="00BA4C7D"/>
    <w:rsid w:val="00BB4D42"/>
    <w:rsid w:val="00BB623A"/>
    <w:rsid w:val="00BD3104"/>
    <w:rsid w:val="00BD3B1D"/>
    <w:rsid w:val="00BE75D5"/>
    <w:rsid w:val="00BF764F"/>
    <w:rsid w:val="00C10078"/>
    <w:rsid w:val="00C5075D"/>
    <w:rsid w:val="00C55DBB"/>
    <w:rsid w:val="00C655DF"/>
    <w:rsid w:val="00C723E6"/>
    <w:rsid w:val="00C86964"/>
    <w:rsid w:val="00CE1842"/>
    <w:rsid w:val="00CF640A"/>
    <w:rsid w:val="00CF7849"/>
    <w:rsid w:val="00CF7AE2"/>
    <w:rsid w:val="00D065CE"/>
    <w:rsid w:val="00D31623"/>
    <w:rsid w:val="00D34789"/>
    <w:rsid w:val="00D50850"/>
    <w:rsid w:val="00D75CE7"/>
    <w:rsid w:val="00D87048"/>
    <w:rsid w:val="00DA6E81"/>
    <w:rsid w:val="00DB1916"/>
    <w:rsid w:val="00DB6954"/>
    <w:rsid w:val="00DC2830"/>
    <w:rsid w:val="00DD292E"/>
    <w:rsid w:val="00DD50E8"/>
    <w:rsid w:val="00DE09F7"/>
    <w:rsid w:val="00E12F67"/>
    <w:rsid w:val="00E3433D"/>
    <w:rsid w:val="00E85519"/>
    <w:rsid w:val="00EC186A"/>
    <w:rsid w:val="00EC274E"/>
    <w:rsid w:val="00F110F8"/>
    <w:rsid w:val="00F1691B"/>
    <w:rsid w:val="00F2495E"/>
    <w:rsid w:val="00F34C8C"/>
    <w:rsid w:val="00F4140B"/>
    <w:rsid w:val="00F43127"/>
    <w:rsid w:val="00F44B5F"/>
    <w:rsid w:val="00F54035"/>
    <w:rsid w:val="00F65E71"/>
    <w:rsid w:val="00F82CC0"/>
    <w:rsid w:val="00F86019"/>
    <w:rsid w:val="00F87D07"/>
    <w:rsid w:val="00FC45EE"/>
    <w:rsid w:val="00FD08DC"/>
    <w:rsid w:val="00FD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48984"/>
  <w15:docId w15:val="{CC9B94BA-47B0-442B-BFD5-E75462B86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DB4"/>
    <w:pPr>
      <w:ind w:left="720"/>
      <w:contextualSpacing/>
    </w:pPr>
  </w:style>
  <w:style w:type="character" w:styleId="Hyperlink">
    <w:name w:val="Hyperlink"/>
    <w:basedOn w:val="DefaultParagraphFont"/>
    <w:uiPriority w:val="99"/>
    <w:unhideWhenUsed/>
    <w:rsid w:val="002161C5"/>
    <w:rPr>
      <w:color w:val="0000FF"/>
      <w:u w:val="single"/>
    </w:rPr>
  </w:style>
  <w:style w:type="paragraph" w:styleId="BalloonText">
    <w:name w:val="Balloon Text"/>
    <w:basedOn w:val="Normal"/>
    <w:link w:val="BalloonTextChar"/>
    <w:uiPriority w:val="99"/>
    <w:semiHidden/>
    <w:unhideWhenUsed/>
    <w:rsid w:val="00BD3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3B1D"/>
    <w:rPr>
      <w:rFonts w:ascii="Tahoma" w:hAnsi="Tahoma" w:cs="Tahoma"/>
      <w:sz w:val="16"/>
      <w:szCs w:val="16"/>
    </w:rPr>
  </w:style>
  <w:style w:type="character" w:styleId="UnresolvedMention">
    <w:name w:val="Unresolved Mention"/>
    <w:basedOn w:val="DefaultParagraphFont"/>
    <w:uiPriority w:val="99"/>
    <w:semiHidden/>
    <w:unhideWhenUsed/>
    <w:rsid w:val="00CF7A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49AEA9-4637-4ACB-9B54-AE7C613A3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17</Pages>
  <Words>33293</Words>
  <Characters>189776</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vanan</dc:creator>
  <cp:lastModifiedBy>Senthil Renganathan</cp:lastModifiedBy>
  <cp:revision>183</cp:revision>
  <cp:lastPrinted>2023-07-22T13:39:00Z</cp:lastPrinted>
  <dcterms:created xsi:type="dcterms:W3CDTF">2023-07-14T05:22:00Z</dcterms:created>
  <dcterms:modified xsi:type="dcterms:W3CDTF">2023-08-2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20de72-52fb-3909-a92d-3bef291fea63</vt:lpwstr>
  </property>
  <property fmtid="{D5CDD505-2E9C-101B-9397-08002B2CF9AE}" pid="4" name="Mendeley Citation Style_1">
    <vt:lpwstr>http://www.zotero.org/styles/taylor-and-francis-vancouver-national-library-of-medicine</vt:lpwstr>
  </property>
  <property fmtid="{D5CDD505-2E9C-101B-9397-08002B2CF9AE}" pid="5" name="Mendeley Recent Style Id 0_1">
    <vt:lpwstr>http://www.zotero.org/styles/asian-pacific-journal-of-tropical-medicine</vt:lpwstr>
  </property>
  <property fmtid="{D5CDD505-2E9C-101B-9397-08002B2CF9AE}" pid="6" name="Mendeley Recent Style Name 0_1">
    <vt:lpwstr>Asian Pacific Journal of Tropical Medicine</vt:lpwstr>
  </property>
  <property fmtid="{D5CDD505-2E9C-101B-9397-08002B2CF9AE}" pid="7" name="Mendeley Recent Style Id 1_1">
    <vt:lpwstr>http://www.zotero.org/styles/biomolecules</vt:lpwstr>
  </property>
  <property fmtid="{D5CDD505-2E9C-101B-9397-08002B2CF9AE}" pid="8" name="Mendeley Recent Style Name 1_1">
    <vt:lpwstr>Biomolecules</vt:lpwstr>
  </property>
  <property fmtid="{D5CDD505-2E9C-101B-9397-08002B2CF9AE}" pid="9" name="Mendeley Recent Style Id 2_1">
    <vt:lpwstr>http://www.zotero.org/styles/frontiers-in-bioengineering-and-biotechnology</vt:lpwstr>
  </property>
  <property fmtid="{D5CDD505-2E9C-101B-9397-08002B2CF9AE}" pid="10" name="Mendeley Recent Style Name 2_1">
    <vt:lpwstr>Frontiers in Bioengineering and Biotechnology</vt:lpwstr>
  </property>
  <property fmtid="{D5CDD505-2E9C-101B-9397-08002B2CF9AE}" pid="11" name="Mendeley Recent Style Id 3_1">
    <vt:lpwstr>http://www.zotero.org/styles/membranes</vt:lpwstr>
  </property>
  <property fmtid="{D5CDD505-2E9C-101B-9397-08002B2CF9AE}" pid="12" name="Mendeley Recent Style Name 3_1">
    <vt:lpwstr>Membranes</vt:lpwstr>
  </property>
  <property fmtid="{D5CDD505-2E9C-101B-9397-08002B2CF9AE}" pid="13" name="Mendeley Recent Style Id 4_1">
    <vt:lpwstr>http://www.zotero.org/styles/molecular-biotechnology</vt:lpwstr>
  </property>
  <property fmtid="{D5CDD505-2E9C-101B-9397-08002B2CF9AE}" pid="14" name="Mendeley Recent Style Name 4_1">
    <vt:lpwstr>Molecular Biotechnology</vt:lpwstr>
  </property>
  <property fmtid="{D5CDD505-2E9C-101B-9397-08002B2CF9AE}" pid="15" name="Mendeley Recent Style Id 5_1">
    <vt:lpwstr>http://www.zotero.org/styles/south-african-journal-of-botany</vt:lpwstr>
  </property>
  <property fmtid="{D5CDD505-2E9C-101B-9397-08002B2CF9AE}" pid="16" name="Mendeley Recent Style Name 5_1">
    <vt:lpwstr>South African Journal of Botany</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structural-chemistry</vt:lpwstr>
  </property>
  <property fmtid="{D5CDD505-2E9C-101B-9397-08002B2CF9AE}" pid="20" name="Mendeley Recent Style Name 7_1">
    <vt:lpwstr>Structural Chemistry</vt:lpwstr>
  </property>
  <property fmtid="{D5CDD505-2E9C-101B-9397-08002B2CF9AE}" pid="21" name="Mendeley Recent Style Id 8_1">
    <vt:lpwstr>http://www.zotero.org/styles/taylor-and-francis-vancouver-national-library-of-medicine</vt:lpwstr>
  </property>
  <property fmtid="{D5CDD505-2E9C-101B-9397-08002B2CF9AE}" pid="22" name="Mendeley Recent Style Name 8_1">
    <vt:lpwstr>Taylor &amp; Francis - Vancouver/National Library of Medicine</vt:lpwstr>
  </property>
  <property fmtid="{D5CDD505-2E9C-101B-9397-08002B2CF9AE}" pid="23" name="Mendeley Recent Style Id 9_1">
    <vt:lpwstr>http://www.zotero.org/styles/world-journal-of-hematology</vt:lpwstr>
  </property>
  <property fmtid="{D5CDD505-2E9C-101B-9397-08002B2CF9AE}" pid="24" name="Mendeley Recent Style Name 9_1">
    <vt:lpwstr>World Journal of Hematology</vt:lpwstr>
  </property>
</Properties>
</file>